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94C804" w14:textId="1356085A" w:rsidR="0096620C" w:rsidRPr="005D6098" w:rsidRDefault="00501524" w:rsidP="005D6098">
      <w:pPr>
        <w:pStyle w:val="Title"/>
      </w:pPr>
      <w:r>
        <w:t xml:space="preserve">Skyscanner Flights Mobile App Usability </w:t>
      </w:r>
      <w:r w:rsidR="00F57F4A">
        <w:t>Evaluation Report</w:t>
      </w:r>
    </w:p>
    <w:p w14:paraId="54B62439" w14:textId="77777777" w:rsidR="005E1E89" w:rsidRDefault="005E1E89" w:rsidP="005E1E89"/>
    <w:p w14:paraId="75BA2B83" w14:textId="77777777" w:rsidR="005E1E89" w:rsidRDefault="005E1E89" w:rsidP="005E1E8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828"/>
      </w:tblGrid>
      <w:tr w:rsidR="005E1E89" w14:paraId="775ED4D6" w14:textId="77777777" w:rsidTr="00501524">
        <w:trPr>
          <w:jc w:val="center"/>
        </w:trPr>
        <w:tc>
          <w:tcPr>
            <w:tcW w:w="2694" w:type="dxa"/>
          </w:tcPr>
          <w:p w14:paraId="203AEB59" w14:textId="144E51C8" w:rsidR="005E1E89" w:rsidRPr="00533E55" w:rsidRDefault="005E1E89" w:rsidP="005E1E89">
            <w:pPr>
              <w:rPr>
                <w:rFonts w:cs="Arial"/>
                <w:sz w:val="32"/>
                <w:szCs w:val="32"/>
              </w:rPr>
            </w:pPr>
            <w:r w:rsidRPr="00533E55">
              <w:rPr>
                <w:rFonts w:eastAsia="Batang" w:cs="Arial"/>
                <w:sz w:val="32"/>
                <w:szCs w:val="32"/>
              </w:rPr>
              <w:t>Prepared for:</w:t>
            </w:r>
          </w:p>
        </w:tc>
        <w:tc>
          <w:tcPr>
            <w:tcW w:w="3828" w:type="dxa"/>
          </w:tcPr>
          <w:p w14:paraId="0F63812A" w14:textId="140D4F41" w:rsidR="005E1E89" w:rsidRPr="00533E55" w:rsidRDefault="00501524" w:rsidP="005C132A">
            <w:pPr>
              <w:rPr>
                <w:rFonts w:cs="Arial"/>
                <w:sz w:val="32"/>
                <w:szCs w:val="32"/>
              </w:rPr>
            </w:pPr>
            <w:r>
              <w:rPr>
                <w:rFonts w:cs="Arial"/>
                <w:iCs/>
                <w:sz w:val="32"/>
                <w:szCs w:val="32"/>
              </w:rPr>
              <w:t>Philip Carter</w:t>
            </w:r>
          </w:p>
        </w:tc>
      </w:tr>
      <w:tr w:rsidR="005E1E89" w14:paraId="033F535D" w14:textId="77777777" w:rsidTr="00501524">
        <w:trPr>
          <w:jc w:val="center"/>
        </w:trPr>
        <w:tc>
          <w:tcPr>
            <w:tcW w:w="2694" w:type="dxa"/>
          </w:tcPr>
          <w:p w14:paraId="0C1818DF" w14:textId="74F382C1" w:rsidR="005E1E89" w:rsidRPr="00533E55" w:rsidRDefault="005E1E89" w:rsidP="005E1E89">
            <w:pPr>
              <w:rPr>
                <w:rFonts w:cs="Arial"/>
                <w:sz w:val="32"/>
                <w:szCs w:val="32"/>
              </w:rPr>
            </w:pPr>
            <w:r w:rsidRPr="00533E55">
              <w:rPr>
                <w:rFonts w:eastAsia="Batang" w:cs="Arial"/>
                <w:sz w:val="32"/>
                <w:szCs w:val="32"/>
              </w:rPr>
              <w:t>Prepared by:</w:t>
            </w:r>
          </w:p>
        </w:tc>
        <w:tc>
          <w:tcPr>
            <w:tcW w:w="3828" w:type="dxa"/>
          </w:tcPr>
          <w:p w14:paraId="137ED1B2" w14:textId="2C15611B" w:rsidR="005E1E89" w:rsidRPr="00533E55" w:rsidRDefault="005C132A" w:rsidP="005E1E89">
            <w:pPr>
              <w:rPr>
                <w:rFonts w:cs="Arial"/>
                <w:sz w:val="32"/>
                <w:szCs w:val="32"/>
              </w:rPr>
            </w:pPr>
            <w:r w:rsidRPr="00533E55">
              <w:rPr>
                <w:rFonts w:cs="Arial"/>
                <w:sz w:val="32"/>
                <w:szCs w:val="32"/>
              </w:rPr>
              <w:t xml:space="preserve">Mao </w:t>
            </w:r>
            <w:proofErr w:type="spellStart"/>
            <w:r w:rsidRPr="00533E55">
              <w:rPr>
                <w:rFonts w:cs="Arial"/>
                <w:sz w:val="32"/>
                <w:szCs w:val="32"/>
              </w:rPr>
              <w:t>Chuan</w:t>
            </w:r>
            <w:proofErr w:type="spellEnd"/>
            <w:r w:rsidRPr="00533E55">
              <w:rPr>
                <w:rFonts w:cs="Arial"/>
                <w:sz w:val="32"/>
                <w:szCs w:val="32"/>
              </w:rPr>
              <w:t xml:space="preserve"> Li</w:t>
            </w:r>
          </w:p>
        </w:tc>
      </w:tr>
      <w:tr w:rsidR="005C132A" w14:paraId="5A2E4364" w14:textId="77777777" w:rsidTr="00501524">
        <w:trPr>
          <w:jc w:val="center"/>
        </w:trPr>
        <w:tc>
          <w:tcPr>
            <w:tcW w:w="2694" w:type="dxa"/>
          </w:tcPr>
          <w:p w14:paraId="13F40D85" w14:textId="3BDC2D18" w:rsidR="005C132A" w:rsidRPr="00533E55" w:rsidRDefault="005C132A" w:rsidP="005E1E89">
            <w:pPr>
              <w:rPr>
                <w:rFonts w:eastAsia="Batang" w:cs="Arial"/>
                <w:sz w:val="32"/>
                <w:szCs w:val="32"/>
              </w:rPr>
            </w:pPr>
            <w:r w:rsidRPr="00533E55">
              <w:rPr>
                <w:rFonts w:eastAsia="Batang" w:cs="Arial"/>
                <w:sz w:val="32"/>
                <w:szCs w:val="32"/>
              </w:rPr>
              <w:t xml:space="preserve">Student ID: </w:t>
            </w:r>
          </w:p>
        </w:tc>
        <w:tc>
          <w:tcPr>
            <w:tcW w:w="3828" w:type="dxa"/>
          </w:tcPr>
          <w:p w14:paraId="14B761C3" w14:textId="4B3B099F" w:rsidR="005C132A" w:rsidRPr="00533E55" w:rsidRDefault="005C132A" w:rsidP="005E1E89">
            <w:pPr>
              <w:rPr>
                <w:rFonts w:cs="Arial"/>
                <w:sz w:val="32"/>
                <w:szCs w:val="32"/>
              </w:rPr>
            </w:pPr>
            <w:r w:rsidRPr="00533E55">
              <w:rPr>
                <w:rFonts w:cs="Arial"/>
                <w:sz w:val="32"/>
                <w:szCs w:val="32"/>
              </w:rPr>
              <w:t>14854389</w:t>
            </w:r>
          </w:p>
        </w:tc>
      </w:tr>
      <w:tr w:rsidR="005E1E89" w14:paraId="3117F523" w14:textId="77777777" w:rsidTr="00501524">
        <w:trPr>
          <w:jc w:val="center"/>
        </w:trPr>
        <w:tc>
          <w:tcPr>
            <w:tcW w:w="2694" w:type="dxa"/>
          </w:tcPr>
          <w:p w14:paraId="2F6DC504" w14:textId="30BF366E" w:rsidR="005E1E89" w:rsidRPr="00533E55" w:rsidRDefault="005E1E89" w:rsidP="005E1E89">
            <w:pPr>
              <w:rPr>
                <w:rFonts w:cs="Arial"/>
                <w:sz w:val="32"/>
                <w:szCs w:val="32"/>
              </w:rPr>
            </w:pPr>
            <w:r w:rsidRPr="00533E55">
              <w:rPr>
                <w:rFonts w:eastAsia="Batang" w:cs="Arial"/>
                <w:sz w:val="32"/>
                <w:szCs w:val="32"/>
              </w:rPr>
              <w:t xml:space="preserve">Submit Date:  </w:t>
            </w:r>
          </w:p>
        </w:tc>
        <w:tc>
          <w:tcPr>
            <w:tcW w:w="3828" w:type="dxa"/>
          </w:tcPr>
          <w:p w14:paraId="212C0712" w14:textId="4C88F9E9" w:rsidR="005E1E89" w:rsidRPr="00501524" w:rsidRDefault="005C132A" w:rsidP="00501524">
            <w:pPr>
              <w:rPr>
                <w:rFonts w:cs="Arial"/>
                <w:sz w:val="32"/>
                <w:szCs w:val="32"/>
              </w:rPr>
            </w:pPr>
            <w:r w:rsidRPr="00501524">
              <w:rPr>
                <w:rFonts w:cs="Arial"/>
                <w:sz w:val="32"/>
                <w:szCs w:val="32"/>
              </w:rPr>
              <w:t>2015/</w:t>
            </w:r>
            <w:r w:rsidR="00501524" w:rsidRPr="00501524">
              <w:rPr>
                <w:rFonts w:cs="Arial"/>
                <w:sz w:val="32"/>
                <w:szCs w:val="32"/>
              </w:rPr>
              <w:t>08</w:t>
            </w:r>
            <w:r w:rsidRPr="00501524">
              <w:rPr>
                <w:rFonts w:cs="Arial"/>
                <w:sz w:val="32"/>
                <w:szCs w:val="32"/>
              </w:rPr>
              <w:t>/</w:t>
            </w:r>
            <w:r w:rsidR="00501524" w:rsidRPr="00501524">
              <w:rPr>
                <w:rFonts w:cs="Arial"/>
                <w:sz w:val="32"/>
                <w:szCs w:val="32"/>
              </w:rPr>
              <w:t>21</w:t>
            </w:r>
          </w:p>
        </w:tc>
      </w:tr>
      <w:tr w:rsidR="005E1E89" w14:paraId="0BA14BD5" w14:textId="77777777" w:rsidTr="00501524">
        <w:trPr>
          <w:jc w:val="center"/>
        </w:trPr>
        <w:tc>
          <w:tcPr>
            <w:tcW w:w="2694" w:type="dxa"/>
          </w:tcPr>
          <w:p w14:paraId="7F241102" w14:textId="3297E7AA" w:rsidR="005E1E89" w:rsidRPr="00533E55" w:rsidRDefault="005E1E89" w:rsidP="005E1E89">
            <w:pPr>
              <w:rPr>
                <w:rFonts w:cs="Arial"/>
                <w:sz w:val="32"/>
                <w:szCs w:val="32"/>
              </w:rPr>
            </w:pPr>
            <w:r w:rsidRPr="00533E55">
              <w:rPr>
                <w:rFonts w:cs="Arial"/>
                <w:sz w:val="32"/>
                <w:szCs w:val="32"/>
              </w:rPr>
              <w:t xml:space="preserve">Paper Name: </w:t>
            </w:r>
          </w:p>
        </w:tc>
        <w:tc>
          <w:tcPr>
            <w:tcW w:w="3828" w:type="dxa"/>
          </w:tcPr>
          <w:p w14:paraId="25AD7D01" w14:textId="03EE41D9" w:rsidR="005E1E89" w:rsidRPr="00501524" w:rsidRDefault="00F57F4A" w:rsidP="005C132A">
            <w:pPr>
              <w:rPr>
                <w:rFonts w:cs="Arial"/>
                <w:sz w:val="32"/>
                <w:szCs w:val="32"/>
              </w:rPr>
            </w:pPr>
            <w:r>
              <w:rPr>
                <w:rFonts w:cs="Arial"/>
                <w:bCs/>
                <w:sz w:val="32"/>
                <w:szCs w:val="32"/>
              </w:rPr>
              <w:t>Usage Cent</w:t>
            </w:r>
            <w:r w:rsidR="00501524" w:rsidRPr="00501524">
              <w:rPr>
                <w:rFonts w:cs="Arial"/>
                <w:bCs/>
                <w:sz w:val="32"/>
                <w:szCs w:val="32"/>
              </w:rPr>
              <w:t>red Design</w:t>
            </w:r>
          </w:p>
        </w:tc>
      </w:tr>
      <w:tr w:rsidR="005E1E89" w14:paraId="43861A22" w14:textId="77777777" w:rsidTr="00501524">
        <w:trPr>
          <w:jc w:val="center"/>
        </w:trPr>
        <w:tc>
          <w:tcPr>
            <w:tcW w:w="2694" w:type="dxa"/>
          </w:tcPr>
          <w:p w14:paraId="45E6F442" w14:textId="089F2619" w:rsidR="005E1E89" w:rsidRPr="00533E55" w:rsidRDefault="005E1E89" w:rsidP="005E1E89">
            <w:pPr>
              <w:rPr>
                <w:rFonts w:cs="Arial"/>
                <w:sz w:val="32"/>
                <w:szCs w:val="32"/>
              </w:rPr>
            </w:pPr>
            <w:r w:rsidRPr="00533E55">
              <w:rPr>
                <w:rFonts w:cs="Arial"/>
                <w:sz w:val="32"/>
                <w:szCs w:val="32"/>
              </w:rPr>
              <w:t xml:space="preserve">Paper Number: </w:t>
            </w:r>
          </w:p>
        </w:tc>
        <w:tc>
          <w:tcPr>
            <w:tcW w:w="3828" w:type="dxa"/>
          </w:tcPr>
          <w:p w14:paraId="48356590" w14:textId="7D7DB0A0" w:rsidR="005E1E89" w:rsidRPr="00501524" w:rsidRDefault="00501524" w:rsidP="005E1E89">
            <w:pPr>
              <w:rPr>
                <w:rFonts w:cs="Arial"/>
                <w:sz w:val="32"/>
                <w:szCs w:val="32"/>
              </w:rPr>
            </w:pPr>
            <w:r w:rsidRPr="00501524">
              <w:rPr>
                <w:rFonts w:cs="Arial"/>
                <w:bCs/>
                <w:sz w:val="32"/>
                <w:szCs w:val="32"/>
              </w:rPr>
              <w:t>408204</w:t>
            </w:r>
          </w:p>
        </w:tc>
      </w:tr>
      <w:tr w:rsidR="005E1E89" w14:paraId="351FD9C8" w14:textId="77777777" w:rsidTr="00501524">
        <w:trPr>
          <w:jc w:val="center"/>
        </w:trPr>
        <w:tc>
          <w:tcPr>
            <w:tcW w:w="2694" w:type="dxa"/>
          </w:tcPr>
          <w:p w14:paraId="77D18A48" w14:textId="77777777" w:rsidR="005E1E89" w:rsidRDefault="005E1E89" w:rsidP="005E1E89"/>
        </w:tc>
        <w:tc>
          <w:tcPr>
            <w:tcW w:w="3828" w:type="dxa"/>
          </w:tcPr>
          <w:p w14:paraId="3CB2DEF3" w14:textId="47D327BA" w:rsidR="005E1E89" w:rsidRDefault="005E1E89" w:rsidP="005C132A"/>
        </w:tc>
      </w:tr>
    </w:tbl>
    <w:p w14:paraId="37C2CE14" w14:textId="77777777" w:rsidR="005E1E89" w:rsidRDefault="005E1E89" w:rsidP="005E1E89"/>
    <w:p w14:paraId="05517481" w14:textId="77777777" w:rsidR="005C132A" w:rsidRDefault="005C132A">
      <w:r>
        <w:br w:type="page"/>
      </w:r>
    </w:p>
    <w:p w14:paraId="41D14D80" w14:textId="13C1A61D" w:rsidR="005D6098" w:rsidRDefault="005F7B0B" w:rsidP="00371B0C">
      <w:pPr>
        <w:pStyle w:val="Heading1"/>
        <w:numPr>
          <w:ilvl w:val="0"/>
          <w:numId w:val="0"/>
        </w:numPr>
      </w:pPr>
      <w:bookmarkStart w:id="0" w:name="_Toc427407256"/>
      <w:r>
        <w:lastRenderedPageBreak/>
        <w:t>Executive Summary</w:t>
      </w:r>
      <w:bookmarkEnd w:id="0"/>
    </w:p>
    <w:p w14:paraId="33BCF905" w14:textId="0EC6C1C8" w:rsidR="00546141" w:rsidRDefault="00D04E32" w:rsidP="00546141">
      <w:pPr>
        <w:spacing w:after="200"/>
        <w:rPr>
          <w:rFonts w:eastAsia="Batang" w:cs="Arial"/>
        </w:rPr>
      </w:pPr>
      <w:r>
        <w:rPr>
          <w:rFonts w:eastAsia="Batang" w:cs="Arial"/>
        </w:rPr>
        <w:t xml:space="preserve">This reports </w:t>
      </w:r>
      <w:r w:rsidR="004228F8">
        <w:rPr>
          <w:rFonts w:eastAsia="Batang" w:cs="Arial"/>
        </w:rPr>
        <w:t>provides a</w:t>
      </w:r>
      <w:r w:rsidR="005941B2">
        <w:rPr>
          <w:rFonts w:eastAsia="Batang" w:cs="Arial"/>
        </w:rPr>
        <w:t xml:space="preserve"> </w:t>
      </w:r>
      <w:r w:rsidR="004228F8">
        <w:rPr>
          <w:rFonts w:eastAsia="Batang" w:cs="Arial"/>
        </w:rPr>
        <w:t xml:space="preserve">usability </w:t>
      </w:r>
      <w:r w:rsidR="005941B2">
        <w:rPr>
          <w:rFonts w:eastAsia="Batang" w:cs="Arial"/>
        </w:rPr>
        <w:t xml:space="preserve">analysis of a mobile app called “Skyscanner Flights” published by one of the world leading flights search engine – Skyscanner.  </w:t>
      </w:r>
      <w:r w:rsidR="004228F8">
        <w:rPr>
          <w:rFonts w:eastAsia="Batang" w:cs="Arial"/>
        </w:rPr>
        <w:t>For evaluation of the mobile app, the situated co-inquiry method</w:t>
      </w:r>
      <w:r w:rsidR="002E29E2">
        <w:rPr>
          <w:rFonts w:eastAsia="Batang" w:cs="Arial"/>
        </w:rPr>
        <w:t xml:space="preserve"> suggested by </w:t>
      </w:r>
      <w:r w:rsidR="002E29E2">
        <w:rPr>
          <w:rFonts w:eastAsia="Batang" w:cs="Arial"/>
        </w:rPr>
        <w:fldChar w:fldCharType="begin"/>
      </w:r>
      <w:r w:rsidR="002E29E2">
        <w:rPr>
          <w:rFonts w:eastAsia="Batang" w:cs="Arial"/>
        </w:rPr>
        <w:instrText xml:space="preserve"> ADDIN EN.CITE &lt;EndNote&gt;&lt;Cite AuthorYear="1"&gt;&lt;Author&gt;Carter&lt;/Author&gt;&lt;Year&gt;2007&lt;/Year&gt;&lt;RecNum&gt;2&lt;/RecNum&gt;&lt;DisplayText&gt;Carter (2007)&lt;/DisplayText&gt;&lt;record&gt;&lt;rec-number&gt;2&lt;/rec-number&gt;&lt;foreign-keys&gt;&lt;key app="EN" db-id="tpwdxzxdyrp9dbe9x245atft9w9trwfaavdv"&gt;2&lt;/key&gt;&lt;/foreign-keys&gt;&lt;ref-type name="Journal Article"&gt;17&lt;/ref-type&gt;&lt;contributors&gt;&lt;authors&gt;&lt;author&gt;Phil Carter&lt;/author&gt;&lt;/authors&gt;&lt;/contributors&gt;&lt;titles&gt;&lt;title&gt;Liberating usability testing&lt;/title&gt;&lt;secondary-title&gt;interactions&lt;/secondary-title&gt;&lt;/titles&gt;&lt;periodical&gt;&lt;full-title&gt;interactions&lt;/full-title&gt;&lt;/periodical&gt;&lt;pages&gt;18-22&lt;/pages&gt;&lt;volume&gt;14&lt;/volume&gt;&lt;number&gt;2&lt;/number&gt;&lt;dates&gt;&lt;year&gt;2007&lt;/year&gt;&lt;/dates&gt;&lt;isbn&gt;1072-5520&lt;/isbn&gt;&lt;urls&gt;&lt;/urls&gt;&lt;custom1&gt;1229864&lt;/custom1&gt;&lt;electronic-resource-num&gt;10.1145/1229863.1229864&lt;/electronic-resource-num&gt;&lt;/record&gt;&lt;/Cite&gt;&lt;/EndNote&gt;</w:instrText>
      </w:r>
      <w:r w:rsidR="002E29E2">
        <w:rPr>
          <w:rFonts w:eastAsia="Batang" w:cs="Arial"/>
        </w:rPr>
        <w:fldChar w:fldCharType="separate"/>
      </w:r>
      <w:hyperlink w:anchor="_ENREF_2" w:tooltip="Carter, 2007 #2" w:history="1">
        <w:r w:rsidR="00BF155C">
          <w:rPr>
            <w:rFonts w:eastAsia="Batang" w:cs="Arial"/>
            <w:noProof/>
          </w:rPr>
          <w:t>Ca</w:t>
        </w:r>
        <w:r w:rsidR="00BF155C">
          <w:rPr>
            <w:rFonts w:eastAsia="Batang" w:cs="Arial"/>
            <w:noProof/>
          </w:rPr>
          <w:t>r</w:t>
        </w:r>
        <w:r w:rsidR="00BF155C">
          <w:rPr>
            <w:rFonts w:eastAsia="Batang" w:cs="Arial"/>
            <w:noProof/>
          </w:rPr>
          <w:t>ter (2007</w:t>
        </w:r>
      </w:hyperlink>
      <w:r w:rsidR="002E29E2">
        <w:rPr>
          <w:rFonts w:eastAsia="Batang" w:cs="Arial"/>
          <w:noProof/>
        </w:rPr>
        <w:t>)</w:t>
      </w:r>
      <w:r w:rsidR="002E29E2">
        <w:rPr>
          <w:rFonts w:eastAsia="Batang" w:cs="Arial"/>
        </w:rPr>
        <w:fldChar w:fldCharType="end"/>
      </w:r>
      <w:r w:rsidR="004228F8">
        <w:rPr>
          <w:rFonts w:eastAsia="Batang" w:cs="Arial"/>
        </w:rPr>
        <w:t xml:space="preserve"> is utilized to </w:t>
      </w:r>
      <w:r w:rsidR="002E29E2">
        <w:rPr>
          <w:rFonts w:eastAsia="Batang" w:cs="Arial"/>
        </w:rPr>
        <w:t>conduct the usability tests.</w:t>
      </w:r>
      <w:r w:rsidR="002E655D">
        <w:rPr>
          <w:rFonts w:eastAsia="Batang" w:cs="Arial"/>
        </w:rPr>
        <w:t xml:space="preserve"> Five international students are requested to execute only one task for booking a return flight from Auckland to either China or India. </w:t>
      </w:r>
      <w:r w:rsidR="00205E9E">
        <w:rPr>
          <w:rFonts w:eastAsia="Batang" w:cs="Arial"/>
        </w:rPr>
        <w:t xml:space="preserve">Overall 5 testers could easily and smoothly operate the app based on their previous experiences. </w:t>
      </w:r>
      <w:r w:rsidR="002E3937">
        <w:rPr>
          <w:rFonts w:eastAsia="Batang" w:cs="Arial"/>
        </w:rPr>
        <w:t>7 dominant positive features and 3 ‘hidden’ surprising features have been identified. On the other hand, 8 flaws of the app were identified which will surely damage the users experiences</w:t>
      </w:r>
      <w:r w:rsidR="009605D4">
        <w:rPr>
          <w:rFonts w:eastAsia="Batang" w:cs="Arial"/>
        </w:rPr>
        <w:t xml:space="preserve">. </w:t>
      </w:r>
    </w:p>
    <w:p w14:paraId="3FEC7F9F" w14:textId="069E2087" w:rsidR="00B726C3" w:rsidRDefault="00B726C3" w:rsidP="00546141">
      <w:pPr>
        <w:spacing w:after="200"/>
        <w:rPr>
          <w:rFonts w:eastAsia="Batang" w:cs="Arial"/>
        </w:rPr>
      </w:pPr>
      <w:r>
        <w:rPr>
          <w:rFonts w:eastAsia="Batang" w:cs="Arial"/>
        </w:rPr>
        <w:t xml:space="preserve">Of all the negative aspects, failure to remind end users the app’s functions and goal is the most critical. Because every user expects to book the flights directly from within the app and takes it granted as the app’s built-in functionality, the users </w:t>
      </w:r>
      <w:r w:rsidR="001E11BF">
        <w:rPr>
          <w:rFonts w:eastAsia="Batang" w:cs="Arial"/>
        </w:rPr>
        <w:t xml:space="preserve">get extremely frustrated and even angry with the app when they were taken to a third party website. They even did not realize that they were booking on another website, so all the bad experiences were blamed on the app. </w:t>
      </w:r>
    </w:p>
    <w:p w14:paraId="7B528BD1" w14:textId="478CCD92" w:rsidR="001E11BF" w:rsidRDefault="009C266A" w:rsidP="00546141">
      <w:pPr>
        <w:spacing w:after="200"/>
        <w:rPr>
          <w:rFonts w:eastAsia="Batang" w:cs="Arial"/>
        </w:rPr>
      </w:pPr>
      <w:r>
        <w:rPr>
          <w:rFonts w:eastAsia="Batang" w:cs="Arial"/>
        </w:rPr>
        <w:t xml:space="preserve">A recommendation for the above issue among others were given at the end of the report. With those recommendations, hopefully the end users could have a better user experiences and book flights more smoothly and efficiently with Skyscanner. </w:t>
      </w:r>
    </w:p>
    <w:p w14:paraId="5A52FD08" w14:textId="5C1D1CCB" w:rsidR="00EF1F5D" w:rsidRDefault="00EF1F5D" w:rsidP="00546141">
      <w:pPr>
        <w:spacing w:after="200"/>
        <w:rPr>
          <w:rFonts w:eastAsia="Batang" w:cs="Arial"/>
        </w:rPr>
      </w:pPr>
      <w:r>
        <w:rPr>
          <w:rFonts w:eastAsia="Batang" w:cs="Arial"/>
        </w:rPr>
        <w:t xml:space="preserve">For time and resource limitation, only one type of users is evaluated in this report.  </w:t>
      </w:r>
    </w:p>
    <w:p w14:paraId="4B73EE26" w14:textId="57B463DA" w:rsidR="00371B0C" w:rsidRDefault="00371B0C">
      <w:r>
        <w:br w:type="page"/>
      </w:r>
    </w:p>
    <w:sdt>
      <w:sdtPr>
        <w:id w:val="689952007"/>
        <w:docPartObj>
          <w:docPartGallery w:val="Table of Contents"/>
          <w:docPartUnique/>
        </w:docPartObj>
      </w:sdtPr>
      <w:sdtEndPr>
        <w:rPr>
          <w:rFonts w:ascii="Arial" w:eastAsiaTheme="minorEastAsia" w:hAnsi="Arial" w:cstheme="minorBidi"/>
          <w:b/>
          <w:bCs/>
          <w:noProof/>
          <w:color w:val="auto"/>
          <w:sz w:val="24"/>
          <w:szCs w:val="22"/>
          <w:lang w:val="en-NZ" w:eastAsia="zh-CN"/>
        </w:rPr>
      </w:sdtEndPr>
      <w:sdtContent>
        <w:p w14:paraId="765D06E0" w14:textId="3E4267AA" w:rsidR="00FF4860" w:rsidRDefault="00FF4860">
          <w:pPr>
            <w:pStyle w:val="TOCHeading"/>
          </w:pPr>
          <w:r>
            <w:t>Contents</w:t>
          </w:r>
        </w:p>
        <w:p w14:paraId="3489C1CA" w14:textId="77777777" w:rsidR="00FF4860" w:rsidRDefault="00FF4860">
          <w:pPr>
            <w:pStyle w:val="TOC1"/>
            <w:tabs>
              <w:tab w:val="right" w:leader="dot" w:pos="9061"/>
            </w:tabs>
            <w:rPr>
              <w:rFonts w:asciiTheme="minorHAnsi" w:hAnsiTheme="minorHAnsi"/>
              <w:noProof/>
              <w:sz w:val="22"/>
            </w:rPr>
          </w:pPr>
          <w:r>
            <w:fldChar w:fldCharType="begin"/>
          </w:r>
          <w:r>
            <w:instrText xml:space="preserve"> TOC \o "1-2" \h \z \u </w:instrText>
          </w:r>
          <w:r>
            <w:fldChar w:fldCharType="separate"/>
          </w:r>
          <w:hyperlink w:anchor="_Toc427407256" w:history="1">
            <w:r w:rsidRPr="00D75A95">
              <w:rPr>
                <w:rStyle w:val="Hyperlink"/>
                <w:noProof/>
              </w:rPr>
              <w:t>Executive Summary</w:t>
            </w:r>
            <w:r>
              <w:rPr>
                <w:noProof/>
                <w:webHidden/>
              </w:rPr>
              <w:tab/>
            </w:r>
            <w:r>
              <w:rPr>
                <w:noProof/>
                <w:webHidden/>
              </w:rPr>
              <w:fldChar w:fldCharType="begin"/>
            </w:r>
            <w:r>
              <w:rPr>
                <w:noProof/>
                <w:webHidden/>
              </w:rPr>
              <w:instrText xml:space="preserve"> PAGEREF _Toc427407256 \h </w:instrText>
            </w:r>
            <w:r>
              <w:rPr>
                <w:noProof/>
                <w:webHidden/>
              </w:rPr>
            </w:r>
            <w:r>
              <w:rPr>
                <w:noProof/>
                <w:webHidden/>
              </w:rPr>
              <w:fldChar w:fldCharType="separate"/>
            </w:r>
            <w:r>
              <w:rPr>
                <w:noProof/>
                <w:webHidden/>
              </w:rPr>
              <w:t>2</w:t>
            </w:r>
            <w:r>
              <w:rPr>
                <w:noProof/>
                <w:webHidden/>
              </w:rPr>
              <w:fldChar w:fldCharType="end"/>
            </w:r>
          </w:hyperlink>
        </w:p>
        <w:p w14:paraId="23DC297E" w14:textId="77777777" w:rsidR="00FF4860" w:rsidRDefault="00FF4860">
          <w:pPr>
            <w:pStyle w:val="TOC1"/>
            <w:tabs>
              <w:tab w:val="left" w:pos="480"/>
              <w:tab w:val="right" w:leader="dot" w:pos="9061"/>
            </w:tabs>
            <w:rPr>
              <w:rFonts w:asciiTheme="minorHAnsi" w:hAnsiTheme="minorHAnsi"/>
              <w:noProof/>
              <w:sz w:val="22"/>
            </w:rPr>
          </w:pPr>
          <w:hyperlink w:anchor="_Toc427407257" w:history="1">
            <w:r w:rsidRPr="00D75A95">
              <w:rPr>
                <w:rStyle w:val="Hyperlink"/>
                <w:noProof/>
              </w:rPr>
              <w:t>1</w:t>
            </w:r>
            <w:r>
              <w:rPr>
                <w:rFonts w:asciiTheme="minorHAnsi" w:hAnsiTheme="minorHAnsi"/>
                <w:noProof/>
                <w:sz w:val="22"/>
              </w:rPr>
              <w:tab/>
            </w:r>
            <w:r w:rsidRPr="00D75A95">
              <w:rPr>
                <w:rStyle w:val="Hyperlink"/>
                <w:noProof/>
              </w:rPr>
              <w:t>Introduction</w:t>
            </w:r>
            <w:r>
              <w:rPr>
                <w:noProof/>
                <w:webHidden/>
              </w:rPr>
              <w:tab/>
            </w:r>
            <w:r>
              <w:rPr>
                <w:noProof/>
                <w:webHidden/>
              </w:rPr>
              <w:fldChar w:fldCharType="begin"/>
            </w:r>
            <w:r>
              <w:rPr>
                <w:noProof/>
                <w:webHidden/>
              </w:rPr>
              <w:instrText xml:space="preserve"> PAGEREF _Toc427407257 \h </w:instrText>
            </w:r>
            <w:r>
              <w:rPr>
                <w:noProof/>
                <w:webHidden/>
              </w:rPr>
            </w:r>
            <w:r>
              <w:rPr>
                <w:noProof/>
                <w:webHidden/>
              </w:rPr>
              <w:fldChar w:fldCharType="separate"/>
            </w:r>
            <w:r>
              <w:rPr>
                <w:noProof/>
                <w:webHidden/>
              </w:rPr>
              <w:t>1</w:t>
            </w:r>
            <w:r>
              <w:rPr>
                <w:noProof/>
                <w:webHidden/>
              </w:rPr>
              <w:fldChar w:fldCharType="end"/>
            </w:r>
          </w:hyperlink>
        </w:p>
        <w:p w14:paraId="50309719" w14:textId="77777777" w:rsidR="00FF4860" w:rsidRDefault="00FF4860">
          <w:pPr>
            <w:pStyle w:val="TOC1"/>
            <w:tabs>
              <w:tab w:val="left" w:pos="480"/>
              <w:tab w:val="right" w:leader="dot" w:pos="9061"/>
            </w:tabs>
            <w:rPr>
              <w:rFonts w:asciiTheme="minorHAnsi" w:hAnsiTheme="minorHAnsi"/>
              <w:noProof/>
              <w:sz w:val="22"/>
            </w:rPr>
          </w:pPr>
          <w:hyperlink w:anchor="_Toc427407258" w:history="1">
            <w:r w:rsidRPr="00D75A95">
              <w:rPr>
                <w:rStyle w:val="Hyperlink"/>
                <w:noProof/>
              </w:rPr>
              <w:t>2</w:t>
            </w:r>
            <w:r>
              <w:rPr>
                <w:rFonts w:asciiTheme="minorHAnsi" w:hAnsiTheme="minorHAnsi"/>
                <w:noProof/>
                <w:sz w:val="22"/>
              </w:rPr>
              <w:tab/>
            </w:r>
            <w:r w:rsidRPr="00D75A95">
              <w:rPr>
                <w:rStyle w:val="Hyperlink"/>
                <w:noProof/>
              </w:rPr>
              <w:t>Methodology</w:t>
            </w:r>
            <w:r>
              <w:rPr>
                <w:noProof/>
                <w:webHidden/>
              </w:rPr>
              <w:tab/>
            </w:r>
            <w:r>
              <w:rPr>
                <w:noProof/>
                <w:webHidden/>
              </w:rPr>
              <w:fldChar w:fldCharType="begin"/>
            </w:r>
            <w:r>
              <w:rPr>
                <w:noProof/>
                <w:webHidden/>
              </w:rPr>
              <w:instrText xml:space="preserve"> PAGEREF _Toc427407258 \h </w:instrText>
            </w:r>
            <w:r>
              <w:rPr>
                <w:noProof/>
                <w:webHidden/>
              </w:rPr>
            </w:r>
            <w:r>
              <w:rPr>
                <w:noProof/>
                <w:webHidden/>
              </w:rPr>
              <w:fldChar w:fldCharType="separate"/>
            </w:r>
            <w:r>
              <w:rPr>
                <w:noProof/>
                <w:webHidden/>
              </w:rPr>
              <w:t>1</w:t>
            </w:r>
            <w:r>
              <w:rPr>
                <w:noProof/>
                <w:webHidden/>
              </w:rPr>
              <w:fldChar w:fldCharType="end"/>
            </w:r>
          </w:hyperlink>
        </w:p>
        <w:p w14:paraId="73216921" w14:textId="77777777" w:rsidR="00FF4860" w:rsidRDefault="00FF4860">
          <w:pPr>
            <w:pStyle w:val="TOC2"/>
            <w:tabs>
              <w:tab w:val="left" w:pos="880"/>
              <w:tab w:val="right" w:leader="dot" w:pos="9061"/>
            </w:tabs>
            <w:rPr>
              <w:rFonts w:asciiTheme="minorHAnsi" w:hAnsiTheme="minorHAnsi"/>
              <w:noProof/>
              <w:sz w:val="22"/>
            </w:rPr>
          </w:pPr>
          <w:hyperlink w:anchor="_Toc427407259" w:history="1">
            <w:r w:rsidRPr="00D75A95">
              <w:rPr>
                <w:rStyle w:val="Hyperlink"/>
                <w:noProof/>
              </w:rPr>
              <w:t>2.1</w:t>
            </w:r>
            <w:r>
              <w:rPr>
                <w:rFonts w:asciiTheme="minorHAnsi" w:hAnsiTheme="minorHAnsi"/>
                <w:noProof/>
                <w:sz w:val="22"/>
              </w:rPr>
              <w:tab/>
            </w:r>
            <w:r w:rsidRPr="00D75A95">
              <w:rPr>
                <w:rStyle w:val="Hyperlink"/>
                <w:noProof/>
              </w:rPr>
              <w:t>Users Selection</w:t>
            </w:r>
            <w:r>
              <w:rPr>
                <w:noProof/>
                <w:webHidden/>
              </w:rPr>
              <w:tab/>
            </w:r>
            <w:r>
              <w:rPr>
                <w:noProof/>
                <w:webHidden/>
              </w:rPr>
              <w:fldChar w:fldCharType="begin"/>
            </w:r>
            <w:r>
              <w:rPr>
                <w:noProof/>
                <w:webHidden/>
              </w:rPr>
              <w:instrText xml:space="preserve"> PAGEREF _Toc427407259 \h </w:instrText>
            </w:r>
            <w:r>
              <w:rPr>
                <w:noProof/>
                <w:webHidden/>
              </w:rPr>
            </w:r>
            <w:r>
              <w:rPr>
                <w:noProof/>
                <w:webHidden/>
              </w:rPr>
              <w:fldChar w:fldCharType="separate"/>
            </w:r>
            <w:r>
              <w:rPr>
                <w:noProof/>
                <w:webHidden/>
              </w:rPr>
              <w:t>2</w:t>
            </w:r>
            <w:r>
              <w:rPr>
                <w:noProof/>
                <w:webHidden/>
              </w:rPr>
              <w:fldChar w:fldCharType="end"/>
            </w:r>
          </w:hyperlink>
        </w:p>
        <w:p w14:paraId="63CB0907" w14:textId="77777777" w:rsidR="00FF4860" w:rsidRDefault="00FF4860">
          <w:pPr>
            <w:pStyle w:val="TOC2"/>
            <w:tabs>
              <w:tab w:val="left" w:pos="880"/>
              <w:tab w:val="right" w:leader="dot" w:pos="9061"/>
            </w:tabs>
            <w:rPr>
              <w:rFonts w:asciiTheme="minorHAnsi" w:hAnsiTheme="minorHAnsi"/>
              <w:noProof/>
              <w:sz w:val="22"/>
            </w:rPr>
          </w:pPr>
          <w:hyperlink w:anchor="_Toc427407260" w:history="1">
            <w:r w:rsidRPr="00D75A95">
              <w:rPr>
                <w:rStyle w:val="Hyperlink"/>
                <w:noProof/>
              </w:rPr>
              <w:t>2.2</w:t>
            </w:r>
            <w:r>
              <w:rPr>
                <w:rFonts w:asciiTheme="minorHAnsi" w:hAnsiTheme="minorHAnsi"/>
                <w:noProof/>
                <w:sz w:val="22"/>
              </w:rPr>
              <w:tab/>
            </w:r>
            <w:r w:rsidRPr="00D75A95">
              <w:rPr>
                <w:rStyle w:val="Hyperlink"/>
                <w:noProof/>
              </w:rPr>
              <w:t>Test Process</w:t>
            </w:r>
            <w:r>
              <w:rPr>
                <w:noProof/>
                <w:webHidden/>
              </w:rPr>
              <w:tab/>
            </w:r>
            <w:r>
              <w:rPr>
                <w:noProof/>
                <w:webHidden/>
              </w:rPr>
              <w:fldChar w:fldCharType="begin"/>
            </w:r>
            <w:r>
              <w:rPr>
                <w:noProof/>
                <w:webHidden/>
              </w:rPr>
              <w:instrText xml:space="preserve"> PAGEREF _Toc427407260 \h </w:instrText>
            </w:r>
            <w:r>
              <w:rPr>
                <w:noProof/>
                <w:webHidden/>
              </w:rPr>
            </w:r>
            <w:r>
              <w:rPr>
                <w:noProof/>
                <w:webHidden/>
              </w:rPr>
              <w:fldChar w:fldCharType="separate"/>
            </w:r>
            <w:r>
              <w:rPr>
                <w:noProof/>
                <w:webHidden/>
              </w:rPr>
              <w:t>2</w:t>
            </w:r>
            <w:r>
              <w:rPr>
                <w:noProof/>
                <w:webHidden/>
              </w:rPr>
              <w:fldChar w:fldCharType="end"/>
            </w:r>
          </w:hyperlink>
        </w:p>
        <w:p w14:paraId="7F263D10" w14:textId="77777777" w:rsidR="00FF4860" w:rsidRDefault="00FF4860">
          <w:pPr>
            <w:pStyle w:val="TOC1"/>
            <w:tabs>
              <w:tab w:val="left" w:pos="480"/>
              <w:tab w:val="right" w:leader="dot" w:pos="9061"/>
            </w:tabs>
            <w:rPr>
              <w:rFonts w:asciiTheme="minorHAnsi" w:hAnsiTheme="minorHAnsi"/>
              <w:noProof/>
              <w:sz w:val="22"/>
            </w:rPr>
          </w:pPr>
          <w:hyperlink w:anchor="_Toc427407261" w:history="1">
            <w:r w:rsidRPr="00D75A95">
              <w:rPr>
                <w:rStyle w:val="Hyperlink"/>
                <w:noProof/>
              </w:rPr>
              <w:t>3</w:t>
            </w:r>
            <w:r>
              <w:rPr>
                <w:rFonts w:asciiTheme="minorHAnsi" w:hAnsiTheme="minorHAnsi"/>
                <w:noProof/>
                <w:sz w:val="22"/>
              </w:rPr>
              <w:tab/>
            </w:r>
            <w:r w:rsidRPr="00D75A95">
              <w:rPr>
                <w:rStyle w:val="Hyperlink"/>
                <w:noProof/>
              </w:rPr>
              <w:t>Findings</w:t>
            </w:r>
            <w:r>
              <w:rPr>
                <w:noProof/>
                <w:webHidden/>
              </w:rPr>
              <w:tab/>
            </w:r>
            <w:r>
              <w:rPr>
                <w:noProof/>
                <w:webHidden/>
              </w:rPr>
              <w:fldChar w:fldCharType="begin"/>
            </w:r>
            <w:r>
              <w:rPr>
                <w:noProof/>
                <w:webHidden/>
              </w:rPr>
              <w:instrText xml:space="preserve"> PAGEREF _Toc427407261 \h </w:instrText>
            </w:r>
            <w:r>
              <w:rPr>
                <w:noProof/>
                <w:webHidden/>
              </w:rPr>
            </w:r>
            <w:r>
              <w:rPr>
                <w:noProof/>
                <w:webHidden/>
              </w:rPr>
              <w:fldChar w:fldCharType="separate"/>
            </w:r>
            <w:r>
              <w:rPr>
                <w:noProof/>
                <w:webHidden/>
              </w:rPr>
              <w:t>2</w:t>
            </w:r>
            <w:r>
              <w:rPr>
                <w:noProof/>
                <w:webHidden/>
              </w:rPr>
              <w:fldChar w:fldCharType="end"/>
            </w:r>
          </w:hyperlink>
        </w:p>
        <w:p w14:paraId="790181C0" w14:textId="77777777" w:rsidR="00FF4860" w:rsidRDefault="00FF4860">
          <w:pPr>
            <w:pStyle w:val="TOC2"/>
            <w:tabs>
              <w:tab w:val="left" w:pos="880"/>
              <w:tab w:val="right" w:leader="dot" w:pos="9061"/>
            </w:tabs>
            <w:rPr>
              <w:rFonts w:asciiTheme="minorHAnsi" w:hAnsiTheme="minorHAnsi"/>
              <w:noProof/>
              <w:sz w:val="22"/>
            </w:rPr>
          </w:pPr>
          <w:hyperlink w:anchor="_Toc427407262" w:history="1">
            <w:r w:rsidRPr="00D75A95">
              <w:rPr>
                <w:rStyle w:val="Hyperlink"/>
                <w:noProof/>
              </w:rPr>
              <w:t>3.1</w:t>
            </w:r>
            <w:r>
              <w:rPr>
                <w:rFonts w:asciiTheme="minorHAnsi" w:hAnsiTheme="minorHAnsi"/>
                <w:noProof/>
                <w:sz w:val="22"/>
              </w:rPr>
              <w:tab/>
            </w:r>
            <w:r w:rsidRPr="00D75A95">
              <w:rPr>
                <w:rStyle w:val="Hyperlink"/>
                <w:noProof/>
              </w:rPr>
              <w:t>Positive Aspects</w:t>
            </w:r>
            <w:r>
              <w:rPr>
                <w:noProof/>
                <w:webHidden/>
              </w:rPr>
              <w:tab/>
            </w:r>
            <w:r>
              <w:rPr>
                <w:noProof/>
                <w:webHidden/>
              </w:rPr>
              <w:fldChar w:fldCharType="begin"/>
            </w:r>
            <w:r>
              <w:rPr>
                <w:noProof/>
                <w:webHidden/>
              </w:rPr>
              <w:instrText xml:space="preserve"> PAGEREF _Toc427407262 \h </w:instrText>
            </w:r>
            <w:r>
              <w:rPr>
                <w:noProof/>
                <w:webHidden/>
              </w:rPr>
            </w:r>
            <w:r>
              <w:rPr>
                <w:noProof/>
                <w:webHidden/>
              </w:rPr>
              <w:fldChar w:fldCharType="separate"/>
            </w:r>
            <w:r>
              <w:rPr>
                <w:noProof/>
                <w:webHidden/>
              </w:rPr>
              <w:t>2</w:t>
            </w:r>
            <w:r>
              <w:rPr>
                <w:noProof/>
                <w:webHidden/>
              </w:rPr>
              <w:fldChar w:fldCharType="end"/>
            </w:r>
          </w:hyperlink>
        </w:p>
        <w:p w14:paraId="49DB952A" w14:textId="77777777" w:rsidR="00FF4860" w:rsidRDefault="00FF4860">
          <w:pPr>
            <w:pStyle w:val="TOC2"/>
            <w:tabs>
              <w:tab w:val="left" w:pos="880"/>
              <w:tab w:val="right" w:leader="dot" w:pos="9061"/>
            </w:tabs>
            <w:rPr>
              <w:rFonts w:asciiTheme="minorHAnsi" w:hAnsiTheme="minorHAnsi"/>
              <w:noProof/>
              <w:sz w:val="22"/>
            </w:rPr>
          </w:pPr>
          <w:hyperlink w:anchor="_Toc427407263" w:history="1">
            <w:r w:rsidRPr="00D75A95">
              <w:rPr>
                <w:rStyle w:val="Hyperlink"/>
                <w:noProof/>
              </w:rPr>
              <w:t>3.2</w:t>
            </w:r>
            <w:r>
              <w:rPr>
                <w:rFonts w:asciiTheme="minorHAnsi" w:hAnsiTheme="minorHAnsi"/>
                <w:noProof/>
                <w:sz w:val="22"/>
              </w:rPr>
              <w:tab/>
            </w:r>
            <w:r w:rsidRPr="00D75A95">
              <w:rPr>
                <w:rStyle w:val="Hyperlink"/>
                <w:noProof/>
              </w:rPr>
              <w:t>Negative Aspects</w:t>
            </w:r>
            <w:r>
              <w:rPr>
                <w:noProof/>
                <w:webHidden/>
              </w:rPr>
              <w:tab/>
            </w:r>
            <w:r>
              <w:rPr>
                <w:noProof/>
                <w:webHidden/>
              </w:rPr>
              <w:fldChar w:fldCharType="begin"/>
            </w:r>
            <w:r>
              <w:rPr>
                <w:noProof/>
                <w:webHidden/>
              </w:rPr>
              <w:instrText xml:space="preserve"> PAGEREF _Toc427407263 \h </w:instrText>
            </w:r>
            <w:r>
              <w:rPr>
                <w:noProof/>
                <w:webHidden/>
              </w:rPr>
            </w:r>
            <w:r>
              <w:rPr>
                <w:noProof/>
                <w:webHidden/>
              </w:rPr>
              <w:fldChar w:fldCharType="separate"/>
            </w:r>
            <w:r>
              <w:rPr>
                <w:noProof/>
                <w:webHidden/>
              </w:rPr>
              <w:t>4</w:t>
            </w:r>
            <w:r>
              <w:rPr>
                <w:noProof/>
                <w:webHidden/>
              </w:rPr>
              <w:fldChar w:fldCharType="end"/>
            </w:r>
          </w:hyperlink>
        </w:p>
        <w:p w14:paraId="07F65430" w14:textId="77777777" w:rsidR="00FF4860" w:rsidRDefault="00FF4860">
          <w:pPr>
            <w:pStyle w:val="TOC1"/>
            <w:tabs>
              <w:tab w:val="left" w:pos="480"/>
              <w:tab w:val="right" w:leader="dot" w:pos="9061"/>
            </w:tabs>
            <w:rPr>
              <w:rFonts w:asciiTheme="minorHAnsi" w:hAnsiTheme="minorHAnsi"/>
              <w:noProof/>
              <w:sz w:val="22"/>
            </w:rPr>
          </w:pPr>
          <w:hyperlink w:anchor="_Toc427407264" w:history="1">
            <w:r w:rsidRPr="00D75A95">
              <w:rPr>
                <w:rStyle w:val="Hyperlink"/>
                <w:noProof/>
              </w:rPr>
              <w:t>4</w:t>
            </w:r>
            <w:r>
              <w:rPr>
                <w:rFonts w:asciiTheme="minorHAnsi" w:hAnsiTheme="minorHAnsi"/>
                <w:noProof/>
                <w:sz w:val="22"/>
              </w:rPr>
              <w:tab/>
            </w:r>
            <w:r w:rsidRPr="00D75A95">
              <w:rPr>
                <w:rStyle w:val="Hyperlink"/>
                <w:noProof/>
              </w:rPr>
              <w:t>Recommendations</w:t>
            </w:r>
            <w:r>
              <w:rPr>
                <w:noProof/>
                <w:webHidden/>
              </w:rPr>
              <w:tab/>
            </w:r>
            <w:r>
              <w:rPr>
                <w:noProof/>
                <w:webHidden/>
              </w:rPr>
              <w:fldChar w:fldCharType="begin"/>
            </w:r>
            <w:r>
              <w:rPr>
                <w:noProof/>
                <w:webHidden/>
              </w:rPr>
              <w:instrText xml:space="preserve"> PAGEREF _Toc427407264 \h </w:instrText>
            </w:r>
            <w:r>
              <w:rPr>
                <w:noProof/>
                <w:webHidden/>
              </w:rPr>
            </w:r>
            <w:r>
              <w:rPr>
                <w:noProof/>
                <w:webHidden/>
              </w:rPr>
              <w:fldChar w:fldCharType="separate"/>
            </w:r>
            <w:r>
              <w:rPr>
                <w:noProof/>
                <w:webHidden/>
              </w:rPr>
              <w:t>5</w:t>
            </w:r>
            <w:r>
              <w:rPr>
                <w:noProof/>
                <w:webHidden/>
              </w:rPr>
              <w:fldChar w:fldCharType="end"/>
            </w:r>
          </w:hyperlink>
        </w:p>
        <w:p w14:paraId="10086672" w14:textId="77777777" w:rsidR="00FF4860" w:rsidRDefault="00FF4860">
          <w:pPr>
            <w:pStyle w:val="TOC2"/>
            <w:tabs>
              <w:tab w:val="left" w:pos="880"/>
              <w:tab w:val="right" w:leader="dot" w:pos="9061"/>
            </w:tabs>
            <w:rPr>
              <w:rFonts w:asciiTheme="minorHAnsi" w:hAnsiTheme="minorHAnsi"/>
              <w:noProof/>
              <w:sz w:val="22"/>
            </w:rPr>
          </w:pPr>
          <w:hyperlink w:anchor="_Toc427407265" w:history="1">
            <w:r w:rsidRPr="00D75A95">
              <w:rPr>
                <w:rStyle w:val="Hyperlink"/>
                <w:noProof/>
              </w:rPr>
              <w:t>4.1</w:t>
            </w:r>
            <w:r>
              <w:rPr>
                <w:rFonts w:asciiTheme="minorHAnsi" w:hAnsiTheme="minorHAnsi"/>
                <w:noProof/>
                <w:sz w:val="22"/>
              </w:rPr>
              <w:tab/>
            </w:r>
            <w:r w:rsidRPr="00D75A95">
              <w:rPr>
                <w:rStyle w:val="Hyperlink"/>
                <w:noProof/>
              </w:rPr>
              <w:t>Explicitly Reminder</w:t>
            </w:r>
            <w:r>
              <w:rPr>
                <w:noProof/>
                <w:webHidden/>
              </w:rPr>
              <w:tab/>
            </w:r>
            <w:r>
              <w:rPr>
                <w:noProof/>
                <w:webHidden/>
              </w:rPr>
              <w:fldChar w:fldCharType="begin"/>
            </w:r>
            <w:r>
              <w:rPr>
                <w:noProof/>
                <w:webHidden/>
              </w:rPr>
              <w:instrText xml:space="preserve"> PAGEREF _Toc427407265 \h </w:instrText>
            </w:r>
            <w:r>
              <w:rPr>
                <w:noProof/>
                <w:webHidden/>
              </w:rPr>
            </w:r>
            <w:r>
              <w:rPr>
                <w:noProof/>
                <w:webHidden/>
              </w:rPr>
              <w:fldChar w:fldCharType="separate"/>
            </w:r>
            <w:r>
              <w:rPr>
                <w:noProof/>
                <w:webHidden/>
              </w:rPr>
              <w:t>5</w:t>
            </w:r>
            <w:r>
              <w:rPr>
                <w:noProof/>
                <w:webHidden/>
              </w:rPr>
              <w:fldChar w:fldCharType="end"/>
            </w:r>
          </w:hyperlink>
        </w:p>
        <w:p w14:paraId="2D4ECEF3" w14:textId="77777777" w:rsidR="00FF4860" w:rsidRDefault="00FF4860">
          <w:pPr>
            <w:pStyle w:val="TOC2"/>
            <w:tabs>
              <w:tab w:val="left" w:pos="880"/>
              <w:tab w:val="right" w:leader="dot" w:pos="9061"/>
            </w:tabs>
            <w:rPr>
              <w:rFonts w:asciiTheme="minorHAnsi" w:hAnsiTheme="minorHAnsi"/>
              <w:noProof/>
              <w:sz w:val="22"/>
            </w:rPr>
          </w:pPr>
          <w:hyperlink w:anchor="_Toc427407266" w:history="1">
            <w:r w:rsidRPr="00D75A95">
              <w:rPr>
                <w:rStyle w:val="Hyperlink"/>
                <w:noProof/>
              </w:rPr>
              <w:t>4.2</w:t>
            </w:r>
            <w:r>
              <w:rPr>
                <w:rFonts w:asciiTheme="minorHAnsi" w:hAnsiTheme="minorHAnsi"/>
                <w:noProof/>
                <w:sz w:val="22"/>
              </w:rPr>
              <w:tab/>
            </w:r>
            <w:r w:rsidRPr="00D75A95">
              <w:rPr>
                <w:rStyle w:val="Hyperlink"/>
                <w:noProof/>
              </w:rPr>
              <w:t>Add Price to Dates</w:t>
            </w:r>
            <w:r>
              <w:rPr>
                <w:noProof/>
                <w:webHidden/>
              </w:rPr>
              <w:tab/>
            </w:r>
            <w:r>
              <w:rPr>
                <w:noProof/>
                <w:webHidden/>
              </w:rPr>
              <w:fldChar w:fldCharType="begin"/>
            </w:r>
            <w:r>
              <w:rPr>
                <w:noProof/>
                <w:webHidden/>
              </w:rPr>
              <w:instrText xml:space="preserve"> PAGEREF _Toc427407266 \h </w:instrText>
            </w:r>
            <w:r>
              <w:rPr>
                <w:noProof/>
                <w:webHidden/>
              </w:rPr>
            </w:r>
            <w:r>
              <w:rPr>
                <w:noProof/>
                <w:webHidden/>
              </w:rPr>
              <w:fldChar w:fldCharType="separate"/>
            </w:r>
            <w:r>
              <w:rPr>
                <w:noProof/>
                <w:webHidden/>
              </w:rPr>
              <w:t>5</w:t>
            </w:r>
            <w:r>
              <w:rPr>
                <w:noProof/>
                <w:webHidden/>
              </w:rPr>
              <w:fldChar w:fldCharType="end"/>
            </w:r>
          </w:hyperlink>
        </w:p>
        <w:p w14:paraId="43660835" w14:textId="77777777" w:rsidR="00FF4860" w:rsidRDefault="00FF4860">
          <w:pPr>
            <w:pStyle w:val="TOC2"/>
            <w:tabs>
              <w:tab w:val="left" w:pos="880"/>
              <w:tab w:val="right" w:leader="dot" w:pos="9061"/>
            </w:tabs>
            <w:rPr>
              <w:rFonts w:asciiTheme="minorHAnsi" w:hAnsiTheme="minorHAnsi"/>
              <w:noProof/>
              <w:sz w:val="22"/>
            </w:rPr>
          </w:pPr>
          <w:hyperlink w:anchor="_Toc427407267" w:history="1">
            <w:r w:rsidRPr="00D75A95">
              <w:rPr>
                <w:rStyle w:val="Hyperlink"/>
                <w:noProof/>
              </w:rPr>
              <w:t>4.3</w:t>
            </w:r>
            <w:r>
              <w:rPr>
                <w:rFonts w:asciiTheme="minorHAnsi" w:hAnsiTheme="minorHAnsi"/>
                <w:noProof/>
                <w:sz w:val="22"/>
              </w:rPr>
              <w:tab/>
            </w:r>
            <w:r w:rsidRPr="00D75A95">
              <w:rPr>
                <w:rStyle w:val="Hyperlink"/>
                <w:noProof/>
              </w:rPr>
              <w:t>Show Remaining Tickets Information</w:t>
            </w:r>
            <w:r>
              <w:rPr>
                <w:noProof/>
                <w:webHidden/>
              </w:rPr>
              <w:tab/>
            </w:r>
            <w:r>
              <w:rPr>
                <w:noProof/>
                <w:webHidden/>
              </w:rPr>
              <w:fldChar w:fldCharType="begin"/>
            </w:r>
            <w:r>
              <w:rPr>
                <w:noProof/>
                <w:webHidden/>
              </w:rPr>
              <w:instrText xml:space="preserve"> PAGEREF _Toc427407267 \h </w:instrText>
            </w:r>
            <w:r>
              <w:rPr>
                <w:noProof/>
                <w:webHidden/>
              </w:rPr>
            </w:r>
            <w:r>
              <w:rPr>
                <w:noProof/>
                <w:webHidden/>
              </w:rPr>
              <w:fldChar w:fldCharType="separate"/>
            </w:r>
            <w:r>
              <w:rPr>
                <w:noProof/>
                <w:webHidden/>
              </w:rPr>
              <w:t>5</w:t>
            </w:r>
            <w:r>
              <w:rPr>
                <w:noProof/>
                <w:webHidden/>
              </w:rPr>
              <w:fldChar w:fldCharType="end"/>
            </w:r>
          </w:hyperlink>
        </w:p>
        <w:p w14:paraId="3C55C17B" w14:textId="77777777" w:rsidR="00FF4860" w:rsidRDefault="00FF4860">
          <w:pPr>
            <w:pStyle w:val="TOC2"/>
            <w:tabs>
              <w:tab w:val="left" w:pos="880"/>
              <w:tab w:val="right" w:leader="dot" w:pos="9061"/>
            </w:tabs>
            <w:rPr>
              <w:rFonts w:asciiTheme="minorHAnsi" w:hAnsiTheme="minorHAnsi"/>
              <w:noProof/>
              <w:sz w:val="22"/>
            </w:rPr>
          </w:pPr>
          <w:hyperlink w:anchor="_Toc427407268" w:history="1">
            <w:r w:rsidRPr="00D75A95">
              <w:rPr>
                <w:rStyle w:val="Hyperlink"/>
                <w:noProof/>
              </w:rPr>
              <w:t>4.4</w:t>
            </w:r>
            <w:r>
              <w:rPr>
                <w:rFonts w:asciiTheme="minorHAnsi" w:hAnsiTheme="minorHAnsi"/>
                <w:noProof/>
                <w:sz w:val="22"/>
              </w:rPr>
              <w:tab/>
            </w:r>
            <w:r w:rsidRPr="00D75A95">
              <w:rPr>
                <w:rStyle w:val="Hyperlink"/>
                <w:noProof/>
              </w:rPr>
              <w:t>Rename or Move the “Explore” Button</w:t>
            </w:r>
            <w:r>
              <w:rPr>
                <w:noProof/>
                <w:webHidden/>
              </w:rPr>
              <w:tab/>
            </w:r>
            <w:r>
              <w:rPr>
                <w:noProof/>
                <w:webHidden/>
              </w:rPr>
              <w:fldChar w:fldCharType="begin"/>
            </w:r>
            <w:r>
              <w:rPr>
                <w:noProof/>
                <w:webHidden/>
              </w:rPr>
              <w:instrText xml:space="preserve"> PAGEREF _Toc427407268 \h </w:instrText>
            </w:r>
            <w:r>
              <w:rPr>
                <w:noProof/>
                <w:webHidden/>
              </w:rPr>
            </w:r>
            <w:r>
              <w:rPr>
                <w:noProof/>
                <w:webHidden/>
              </w:rPr>
              <w:fldChar w:fldCharType="separate"/>
            </w:r>
            <w:r>
              <w:rPr>
                <w:noProof/>
                <w:webHidden/>
              </w:rPr>
              <w:t>5</w:t>
            </w:r>
            <w:r>
              <w:rPr>
                <w:noProof/>
                <w:webHidden/>
              </w:rPr>
              <w:fldChar w:fldCharType="end"/>
            </w:r>
          </w:hyperlink>
        </w:p>
        <w:p w14:paraId="40EC588F" w14:textId="77777777" w:rsidR="00FF4860" w:rsidRDefault="00FF4860">
          <w:pPr>
            <w:pStyle w:val="TOC2"/>
            <w:tabs>
              <w:tab w:val="left" w:pos="880"/>
              <w:tab w:val="right" w:leader="dot" w:pos="9061"/>
            </w:tabs>
            <w:rPr>
              <w:rFonts w:asciiTheme="minorHAnsi" w:hAnsiTheme="minorHAnsi"/>
              <w:noProof/>
              <w:sz w:val="22"/>
            </w:rPr>
          </w:pPr>
          <w:hyperlink w:anchor="_Toc427407269" w:history="1">
            <w:r w:rsidRPr="00D75A95">
              <w:rPr>
                <w:rStyle w:val="Hyperlink"/>
                <w:noProof/>
              </w:rPr>
              <w:t>4.5</w:t>
            </w:r>
            <w:r>
              <w:rPr>
                <w:rFonts w:asciiTheme="minorHAnsi" w:hAnsiTheme="minorHAnsi"/>
                <w:noProof/>
                <w:sz w:val="22"/>
              </w:rPr>
              <w:tab/>
            </w:r>
            <w:r w:rsidRPr="00D75A95">
              <w:rPr>
                <w:rStyle w:val="Hyperlink"/>
                <w:noProof/>
              </w:rPr>
              <w:t>Get Location even without GPS</w:t>
            </w:r>
            <w:r>
              <w:rPr>
                <w:noProof/>
                <w:webHidden/>
              </w:rPr>
              <w:tab/>
            </w:r>
            <w:r>
              <w:rPr>
                <w:noProof/>
                <w:webHidden/>
              </w:rPr>
              <w:fldChar w:fldCharType="begin"/>
            </w:r>
            <w:r>
              <w:rPr>
                <w:noProof/>
                <w:webHidden/>
              </w:rPr>
              <w:instrText xml:space="preserve"> PAGEREF _Toc427407269 \h </w:instrText>
            </w:r>
            <w:r>
              <w:rPr>
                <w:noProof/>
                <w:webHidden/>
              </w:rPr>
            </w:r>
            <w:r>
              <w:rPr>
                <w:noProof/>
                <w:webHidden/>
              </w:rPr>
              <w:fldChar w:fldCharType="separate"/>
            </w:r>
            <w:r>
              <w:rPr>
                <w:noProof/>
                <w:webHidden/>
              </w:rPr>
              <w:t>5</w:t>
            </w:r>
            <w:r>
              <w:rPr>
                <w:noProof/>
                <w:webHidden/>
              </w:rPr>
              <w:fldChar w:fldCharType="end"/>
            </w:r>
          </w:hyperlink>
        </w:p>
        <w:p w14:paraId="460E4DBA" w14:textId="77777777" w:rsidR="00FF4860" w:rsidRDefault="00FF4860">
          <w:pPr>
            <w:pStyle w:val="TOC2"/>
            <w:tabs>
              <w:tab w:val="left" w:pos="880"/>
              <w:tab w:val="right" w:leader="dot" w:pos="9061"/>
            </w:tabs>
            <w:rPr>
              <w:rFonts w:asciiTheme="minorHAnsi" w:hAnsiTheme="minorHAnsi"/>
              <w:noProof/>
              <w:sz w:val="22"/>
            </w:rPr>
          </w:pPr>
          <w:hyperlink w:anchor="_Toc427407270" w:history="1">
            <w:r w:rsidRPr="00D75A95">
              <w:rPr>
                <w:rStyle w:val="Hyperlink"/>
                <w:noProof/>
              </w:rPr>
              <w:t>4.6</w:t>
            </w:r>
            <w:r>
              <w:rPr>
                <w:rFonts w:asciiTheme="minorHAnsi" w:hAnsiTheme="minorHAnsi"/>
                <w:noProof/>
                <w:sz w:val="22"/>
              </w:rPr>
              <w:tab/>
            </w:r>
            <w:r w:rsidRPr="00D75A95">
              <w:rPr>
                <w:rStyle w:val="Hyperlink"/>
                <w:noProof/>
              </w:rPr>
              <w:t>Add Currency Label and GST to the Price Label</w:t>
            </w:r>
            <w:r>
              <w:rPr>
                <w:noProof/>
                <w:webHidden/>
              </w:rPr>
              <w:tab/>
            </w:r>
            <w:r>
              <w:rPr>
                <w:noProof/>
                <w:webHidden/>
              </w:rPr>
              <w:fldChar w:fldCharType="begin"/>
            </w:r>
            <w:r>
              <w:rPr>
                <w:noProof/>
                <w:webHidden/>
              </w:rPr>
              <w:instrText xml:space="preserve"> PAGEREF _Toc427407270 \h </w:instrText>
            </w:r>
            <w:r>
              <w:rPr>
                <w:noProof/>
                <w:webHidden/>
              </w:rPr>
            </w:r>
            <w:r>
              <w:rPr>
                <w:noProof/>
                <w:webHidden/>
              </w:rPr>
              <w:fldChar w:fldCharType="separate"/>
            </w:r>
            <w:r>
              <w:rPr>
                <w:noProof/>
                <w:webHidden/>
              </w:rPr>
              <w:t>5</w:t>
            </w:r>
            <w:r>
              <w:rPr>
                <w:noProof/>
                <w:webHidden/>
              </w:rPr>
              <w:fldChar w:fldCharType="end"/>
            </w:r>
          </w:hyperlink>
        </w:p>
        <w:p w14:paraId="2DC8A200" w14:textId="77777777" w:rsidR="00FF4860" w:rsidRDefault="00FF4860">
          <w:pPr>
            <w:pStyle w:val="TOC1"/>
            <w:tabs>
              <w:tab w:val="left" w:pos="480"/>
              <w:tab w:val="right" w:leader="dot" w:pos="9061"/>
            </w:tabs>
            <w:rPr>
              <w:rFonts w:asciiTheme="minorHAnsi" w:hAnsiTheme="minorHAnsi"/>
              <w:noProof/>
              <w:sz w:val="22"/>
            </w:rPr>
          </w:pPr>
          <w:hyperlink w:anchor="_Toc427407271" w:history="1">
            <w:r w:rsidRPr="00D75A95">
              <w:rPr>
                <w:rStyle w:val="Hyperlink"/>
                <w:noProof/>
              </w:rPr>
              <w:t>5</w:t>
            </w:r>
            <w:r>
              <w:rPr>
                <w:rFonts w:asciiTheme="minorHAnsi" w:hAnsiTheme="minorHAnsi"/>
                <w:noProof/>
                <w:sz w:val="22"/>
              </w:rPr>
              <w:tab/>
            </w:r>
            <w:r w:rsidRPr="00D75A95">
              <w:rPr>
                <w:rStyle w:val="Hyperlink"/>
                <w:noProof/>
              </w:rPr>
              <w:t>Conclusion</w:t>
            </w:r>
            <w:r>
              <w:rPr>
                <w:noProof/>
                <w:webHidden/>
              </w:rPr>
              <w:tab/>
            </w:r>
            <w:r>
              <w:rPr>
                <w:noProof/>
                <w:webHidden/>
              </w:rPr>
              <w:fldChar w:fldCharType="begin"/>
            </w:r>
            <w:r>
              <w:rPr>
                <w:noProof/>
                <w:webHidden/>
              </w:rPr>
              <w:instrText xml:space="preserve"> PAGEREF _Toc427407271 \h </w:instrText>
            </w:r>
            <w:r>
              <w:rPr>
                <w:noProof/>
                <w:webHidden/>
              </w:rPr>
            </w:r>
            <w:r>
              <w:rPr>
                <w:noProof/>
                <w:webHidden/>
              </w:rPr>
              <w:fldChar w:fldCharType="separate"/>
            </w:r>
            <w:r>
              <w:rPr>
                <w:noProof/>
                <w:webHidden/>
              </w:rPr>
              <w:t>6</w:t>
            </w:r>
            <w:r>
              <w:rPr>
                <w:noProof/>
                <w:webHidden/>
              </w:rPr>
              <w:fldChar w:fldCharType="end"/>
            </w:r>
          </w:hyperlink>
        </w:p>
        <w:p w14:paraId="04FBB425" w14:textId="77777777" w:rsidR="00FF4860" w:rsidRDefault="00FF4860">
          <w:pPr>
            <w:pStyle w:val="TOC2"/>
            <w:tabs>
              <w:tab w:val="left" w:pos="880"/>
              <w:tab w:val="right" w:leader="dot" w:pos="9061"/>
            </w:tabs>
            <w:rPr>
              <w:rFonts w:asciiTheme="minorHAnsi" w:hAnsiTheme="minorHAnsi"/>
              <w:noProof/>
              <w:sz w:val="22"/>
            </w:rPr>
          </w:pPr>
          <w:hyperlink w:anchor="_Toc427407272" w:history="1">
            <w:r w:rsidRPr="00D75A95">
              <w:rPr>
                <w:rStyle w:val="Hyperlink"/>
                <w:noProof/>
              </w:rPr>
              <w:t>5.1</w:t>
            </w:r>
            <w:r>
              <w:rPr>
                <w:rFonts w:asciiTheme="minorHAnsi" w:hAnsiTheme="minorHAnsi"/>
                <w:noProof/>
                <w:sz w:val="22"/>
              </w:rPr>
              <w:tab/>
            </w:r>
            <w:r w:rsidRPr="00D75A95">
              <w:rPr>
                <w:rStyle w:val="Hyperlink"/>
                <w:noProof/>
              </w:rPr>
              <w:t>Other types of Users</w:t>
            </w:r>
            <w:r>
              <w:rPr>
                <w:noProof/>
                <w:webHidden/>
              </w:rPr>
              <w:tab/>
            </w:r>
            <w:r>
              <w:rPr>
                <w:noProof/>
                <w:webHidden/>
              </w:rPr>
              <w:fldChar w:fldCharType="begin"/>
            </w:r>
            <w:r>
              <w:rPr>
                <w:noProof/>
                <w:webHidden/>
              </w:rPr>
              <w:instrText xml:space="preserve"> PAGEREF _Toc427407272 \h </w:instrText>
            </w:r>
            <w:r>
              <w:rPr>
                <w:noProof/>
                <w:webHidden/>
              </w:rPr>
            </w:r>
            <w:r>
              <w:rPr>
                <w:noProof/>
                <w:webHidden/>
              </w:rPr>
              <w:fldChar w:fldCharType="separate"/>
            </w:r>
            <w:r>
              <w:rPr>
                <w:noProof/>
                <w:webHidden/>
              </w:rPr>
              <w:t>6</w:t>
            </w:r>
            <w:r>
              <w:rPr>
                <w:noProof/>
                <w:webHidden/>
              </w:rPr>
              <w:fldChar w:fldCharType="end"/>
            </w:r>
          </w:hyperlink>
        </w:p>
        <w:p w14:paraId="473A9043" w14:textId="77777777" w:rsidR="00FF4860" w:rsidRDefault="00FF4860">
          <w:pPr>
            <w:pStyle w:val="TOC2"/>
            <w:tabs>
              <w:tab w:val="left" w:pos="880"/>
              <w:tab w:val="right" w:leader="dot" w:pos="9061"/>
            </w:tabs>
            <w:rPr>
              <w:rFonts w:asciiTheme="minorHAnsi" w:hAnsiTheme="minorHAnsi"/>
              <w:noProof/>
              <w:sz w:val="22"/>
            </w:rPr>
          </w:pPr>
          <w:hyperlink w:anchor="_Toc427407273" w:history="1">
            <w:r w:rsidRPr="00D75A95">
              <w:rPr>
                <w:rStyle w:val="Hyperlink"/>
                <w:noProof/>
              </w:rPr>
              <w:t>5.2</w:t>
            </w:r>
            <w:r>
              <w:rPr>
                <w:rFonts w:asciiTheme="minorHAnsi" w:hAnsiTheme="minorHAnsi"/>
                <w:noProof/>
                <w:sz w:val="22"/>
              </w:rPr>
              <w:tab/>
            </w:r>
            <w:r w:rsidRPr="00D75A95">
              <w:rPr>
                <w:rStyle w:val="Hyperlink"/>
                <w:noProof/>
              </w:rPr>
              <w:t>Lesson Learned</w:t>
            </w:r>
            <w:r>
              <w:rPr>
                <w:noProof/>
                <w:webHidden/>
              </w:rPr>
              <w:tab/>
            </w:r>
            <w:r>
              <w:rPr>
                <w:noProof/>
                <w:webHidden/>
              </w:rPr>
              <w:fldChar w:fldCharType="begin"/>
            </w:r>
            <w:r>
              <w:rPr>
                <w:noProof/>
                <w:webHidden/>
              </w:rPr>
              <w:instrText xml:space="preserve"> PAGEREF _Toc427407273 \h </w:instrText>
            </w:r>
            <w:r>
              <w:rPr>
                <w:noProof/>
                <w:webHidden/>
              </w:rPr>
            </w:r>
            <w:r>
              <w:rPr>
                <w:noProof/>
                <w:webHidden/>
              </w:rPr>
              <w:fldChar w:fldCharType="separate"/>
            </w:r>
            <w:r>
              <w:rPr>
                <w:noProof/>
                <w:webHidden/>
              </w:rPr>
              <w:t>6</w:t>
            </w:r>
            <w:r>
              <w:rPr>
                <w:noProof/>
                <w:webHidden/>
              </w:rPr>
              <w:fldChar w:fldCharType="end"/>
            </w:r>
          </w:hyperlink>
        </w:p>
        <w:p w14:paraId="2CBD233F" w14:textId="77777777" w:rsidR="00FF4860" w:rsidRDefault="00FF4860">
          <w:pPr>
            <w:pStyle w:val="TOC2"/>
            <w:tabs>
              <w:tab w:val="left" w:pos="880"/>
              <w:tab w:val="right" w:leader="dot" w:pos="9061"/>
            </w:tabs>
            <w:rPr>
              <w:rFonts w:asciiTheme="minorHAnsi" w:hAnsiTheme="minorHAnsi"/>
              <w:noProof/>
              <w:sz w:val="22"/>
            </w:rPr>
          </w:pPr>
          <w:hyperlink w:anchor="_Toc427407274" w:history="1">
            <w:r w:rsidRPr="00D75A95">
              <w:rPr>
                <w:rStyle w:val="Hyperlink"/>
                <w:noProof/>
              </w:rPr>
              <w:t>5.3</w:t>
            </w:r>
            <w:r>
              <w:rPr>
                <w:rFonts w:asciiTheme="minorHAnsi" w:hAnsiTheme="minorHAnsi"/>
                <w:noProof/>
                <w:sz w:val="22"/>
              </w:rPr>
              <w:tab/>
            </w:r>
            <w:r w:rsidRPr="00D75A95">
              <w:rPr>
                <w:rStyle w:val="Hyperlink"/>
                <w:noProof/>
              </w:rPr>
              <w:t>Next Steps</w:t>
            </w:r>
            <w:r>
              <w:rPr>
                <w:noProof/>
                <w:webHidden/>
              </w:rPr>
              <w:tab/>
            </w:r>
            <w:r>
              <w:rPr>
                <w:noProof/>
                <w:webHidden/>
              </w:rPr>
              <w:fldChar w:fldCharType="begin"/>
            </w:r>
            <w:r>
              <w:rPr>
                <w:noProof/>
                <w:webHidden/>
              </w:rPr>
              <w:instrText xml:space="preserve"> PAGEREF _Toc427407274 \h </w:instrText>
            </w:r>
            <w:r>
              <w:rPr>
                <w:noProof/>
                <w:webHidden/>
              </w:rPr>
            </w:r>
            <w:r>
              <w:rPr>
                <w:noProof/>
                <w:webHidden/>
              </w:rPr>
              <w:fldChar w:fldCharType="separate"/>
            </w:r>
            <w:r>
              <w:rPr>
                <w:noProof/>
                <w:webHidden/>
              </w:rPr>
              <w:t>6</w:t>
            </w:r>
            <w:r>
              <w:rPr>
                <w:noProof/>
                <w:webHidden/>
              </w:rPr>
              <w:fldChar w:fldCharType="end"/>
            </w:r>
          </w:hyperlink>
        </w:p>
        <w:p w14:paraId="6EFDF79C" w14:textId="77777777" w:rsidR="00FF4860" w:rsidRDefault="00FF4860">
          <w:pPr>
            <w:pStyle w:val="TOC1"/>
            <w:tabs>
              <w:tab w:val="left" w:pos="480"/>
              <w:tab w:val="right" w:leader="dot" w:pos="9061"/>
            </w:tabs>
            <w:rPr>
              <w:rFonts w:asciiTheme="minorHAnsi" w:hAnsiTheme="minorHAnsi"/>
              <w:noProof/>
              <w:sz w:val="22"/>
            </w:rPr>
          </w:pPr>
          <w:hyperlink w:anchor="_Toc427407275" w:history="1">
            <w:r w:rsidRPr="00D75A95">
              <w:rPr>
                <w:rStyle w:val="Hyperlink"/>
                <w:noProof/>
              </w:rPr>
              <w:t>6</w:t>
            </w:r>
            <w:r>
              <w:rPr>
                <w:rFonts w:asciiTheme="minorHAnsi" w:hAnsiTheme="minorHAnsi"/>
                <w:noProof/>
                <w:sz w:val="22"/>
              </w:rPr>
              <w:tab/>
            </w:r>
            <w:r w:rsidRPr="00D75A95">
              <w:rPr>
                <w:rStyle w:val="Hyperlink"/>
                <w:noProof/>
              </w:rPr>
              <w:t>References</w:t>
            </w:r>
            <w:r>
              <w:rPr>
                <w:noProof/>
                <w:webHidden/>
              </w:rPr>
              <w:tab/>
            </w:r>
            <w:r>
              <w:rPr>
                <w:noProof/>
                <w:webHidden/>
              </w:rPr>
              <w:fldChar w:fldCharType="begin"/>
            </w:r>
            <w:r>
              <w:rPr>
                <w:noProof/>
                <w:webHidden/>
              </w:rPr>
              <w:instrText xml:space="preserve"> PAGEREF _Toc427407275 \h </w:instrText>
            </w:r>
            <w:r>
              <w:rPr>
                <w:noProof/>
                <w:webHidden/>
              </w:rPr>
            </w:r>
            <w:r>
              <w:rPr>
                <w:noProof/>
                <w:webHidden/>
              </w:rPr>
              <w:fldChar w:fldCharType="separate"/>
            </w:r>
            <w:r>
              <w:rPr>
                <w:noProof/>
                <w:webHidden/>
              </w:rPr>
              <w:t>6</w:t>
            </w:r>
            <w:r>
              <w:rPr>
                <w:noProof/>
                <w:webHidden/>
              </w:rPr>
              <w:fldChar w:fldCharType="end"/>
            </w:r>
          </w:hyperlink>
        </w:p>
        <w:p w14:paraId="2010FFB4" w14:textId="77777777" w:rsidR="00FF4860" w:rsidRDefault="00FF4860">
          <w:pPr>
            <w:pStyle w:val="TOC1"/>
            <w:tabs>
              <w:tab w:val="left" w:pos="480"/>
              <w:tab w:val="right" w:leader="dot" w:pos="9061"/>
            </w:tabs>
            <w:rPr>
              <w:rFonts w:asciiTheme="minorHAnsi" w:hAnsiTheme="minorHAnsi"/>
              <w:noProof/>
              <w:sz w:val="22"/>
            </w:rPr>
          </w:pPr>
          <w:hyperlink w:anchor="_Toc427407276" w:history="1">
            <w:r w:rsidRPr="00D75A95">
              <w:rPr>
                <w:rStyle w:val="Hyperlink"/>
                <w:noProof/>
              </w:rPr>
              <w:t>7</w:t>
            </w:r>
            <w:r>
              <w:rPr>
                <w:rFonts w:asciiTheme="minorHAnsi" w:hAnsiTheme="minorHAnsi"/>
                <w:noProof/>
                <w:sz w:val="22"/>
              </w:rPr>
              <w:tab/>
            </w:r>
            <w:r w:rsidRPr="00D75A95">
              <w:rPr>
                <w:rStyle w:val="Hyperlink"/>
                <w:noProof/>
              </w:rPr>
              <w:t>Appendix</w:t>
            </w:r>
            <w:r>
              <w:rPr>
                <w:noProof/>
                <w:webHidden/>
              </w:rPr>
              <w:tab/>
            </w:r>
            <w:r>
              <w:rPr>
                <w:noProof/>
                <w:webHidden/>
              </w:rPr>
              <w:fldChar w:fldCharType="begin"/>
            </w:r>
            <w:r>
              <w:rPr>
                <w:noProof/>
                <w:webHidden/>
              </w:rPr>
              <w:instrText xml:space="preserve"> PAGEREF _Toc427407276 \h </w:instrText>
            </w:r>
            <w:r>
              <w:rPr>
                <w:noProof/>
                <w:webHidden/>
              </w:rPr>
            </w:r>
            <w:r>
              <w:rPr>
                <w:noProof/>
                <w:webHidden/>
              </w:rPr>
              <w:fldChar w:fldCharType="separate"/>
            </w:r>
            <w:r>
              <w:rPr>
                <w:noProof/>
                <w:webHidden/>
              </w:rPr>
              <w:t>7</w:t>
            </w:r>
            <w:r>
              <w:rPr>
                <w:noProof/>
                <w:webHidden/>
              </w:rPr>
              <w:fldChar w:fldCharType="end"/>
            </w:r>
          </w:hyperlink>
        </w:p>
        <w:p w14:paraId="69DDC45F" w14:textId="01C387C7" w:rsidR="00FF4860" w:rsidRDefault="00FF4860">
          <w:r>
            <w:fldChar w:fldCharType="end"/>
          </w:r>
        </w:p>
      </w:sdtContent>
    </w:sdt>
    <w:p w14:paraId="5FD99955" w14:textId="3E63A9F3" w:rsidR="00BE78D0" w:rsidRDefault="00371B0C">
      <w:pPr>
        <w:sectPr w:rsidR="00BE78D0" w:rsidSect="00BE78D0">
          <w:footerReference w:type="default" r:id="rId8"/>
          <w:pgSz w:w="11906" w:h="16838"/>
          <w:pgMar w:top="1440" w:right="1701" w:bottom="1440" w:left="1134" w:header="709" w:footer="709" w:gutter="0"/>
          <w:cols w:space="708"/>
          <w:docGrid w:linePitch="360"/>
        </w:sectPr>
      </w:pPr>
      <w:r>
        <w:br w:type="page"/>
      </w:r>
    </w:p>
    <w:p w14:paraId="59F02C32" w14:textId="28529B41" w:rsidR="005D6098" w:rsidRDefault="00371B0C" w:rsidP="00371B0C">
      <w:pPr>
        <w:pStyle w:val="Heading1"/>
      </w:pPr>
      <w:bookmarkStart w:id="1" w:name="_Toc427407257"/>
      <w:r>
        <w:lastRenderedPageBreak/>
        <w:t>Introduction</w:t>
      </w:r>
      <w:bookmarkEnd w:id="1"/>
    </w:p>
    <w:p w14:paraId="4E737BB0" w14:textId="77777777" w:rsidR="00013181" w:rsidRDefault="00650572" w:rsidP="005254B6">
      <w:r>
        <w:t xml:space="preserve">With the advance of mobile devices hardware and the </w:t>
      </w:r>
      <w:r w:rsidR="00336C02">
        <w:t>wider coverage of modern mobile network, mobile phones have played an important roles in our daily life and business. Mobile computing is pervasive around the global, every organization is trying to expand their businesses with a mobile app. Skyscanner is one of the world leading flights search engine, providing the lowest price information to travellers around the globe with no charges. As the other service providers, they have developed their own mobile app “Skyscanner Flights”, and published it to the 2 mo</w:t>
      </w:r>
      <w:r w:rsidR="006D7D3A">
        <w:t>st famous app store: Google Play</w:t>
      </w:r>
      <w:r w:rsidR="00336C02">
        <w:t xml:space="preserve"> and Apple Store. </w:t>
      </w:r>
    </w:p>
    <w:p w14:paraId="62490D8F" w14:textId="08FB7661" w:rsidR="005254B6" w:rsidRDefault="00013181" w:rsidP="005254B6">
      <w:r>
        <w:t xml:space="preserve">This project is to evaluate the usability of this mobile app, and find the most appealing features as well as the negative aspects of it. </w:t>
      </w:r>
      <w:r w:rsidR="00336C02">
        <w:t xml:space="preserve"> </w:t>
      </w:r>
    </w:p>
    <w:p w14:paraId="4BA5F286" w14:textId="5AAAF4CD" w:rsidR="00412C2C" w:rsidRPr="005254B6" w:rsidRDefault="00412C2C" w:rsidP="005254B6">
      <w:r>
        <w:t>Section 2 demonstrates how the evaluation tests are conducted; section 3 listed all the positive and negative features of the app; section 4 gives out a few recommendations corresp</w:t>
      </w:r>
      <w:r w:rsidR="00B41155">
        <w:t>onding to the negative aspects; section 5 shows some future work needed be done to complete the evaluation.</w:t>
      </w:r>
    </w:p>
    <w:p w14:paraId="30210033" w14:textId="28E3E5B1" w:rsidR="009C4AA3" w:rsidRPr="00D454A1" w:rsidRDefault="009C4AA3" w:rsidP="009C4AA3">
      <w:pPr>
        <w:pStyle w:val="Heading1"/>
      </w:pPr>
      <w:bookmarkStart w:id="2" w:name="_Toc427407258"/>
      <w:r>
        <w:t>Methodology</w:t>
      </w:r>
      <w:bookmarkEnd w:id="2"/>
    </w:p>
    <w:p w14:paraId="703B8E16" w14:textId="0A662277" w:rsidR="009B717C" w:rsidRDefault="00DF0238" w:rsidP="009B717C">
      <w:pPr>
        <w:keepNext/>
        <w:rPr>
          <w:rFonts w:eastAsia="Batang" w:cs="Arial"/>
        </w:rPr>
      </w:pPr>
      <w:r>
        <w:rPr>
          <w:rFonts w:eastAsia="Batang" w:cs="Arial"/>
        </w:rPr>
        <w:t xml:space="preserve">The situated co-inquiry method suggested by Carter (2007) is used to conduct the tests. As the figure 1 shows, the </w:t>
      </w:r>
      <w:r w:rsidR="0026320C">
        <w:rPr>
          <w:rFonts w:eastAsia="Batang" w:cs="Arial"/>
        </w:rPr>
        <w:t>users</w:t>
      </w:r>
      <w:r>
        <w:rPr>
          <w:rFonts w:eastAsia="Batang" w:cs="Arial"/>
        </w:rPr>
        <w:t xml:space="preserve"> are holding the mobile phones operating the Skyscanner app and talking loud about what he or she thinks, while the facilitator is sitting beside the tester and monitor the operations and communicate with both tester and the logger. The logger is sitting in opposite of the tester and observe the tester, and logs all important signs, facial expression and verbal expression</w:t>
      </w:r>
      <w:r w:rsidR="009B717C">
        <w:rPr>
          <w:rFonts w:eastAsia="Batang" w:cs="Arial"/>
        </w:rPr>
        <w:t>s</w:t>
      </w:r>
      <w:r>
        <w:rPr>
          <w:rFonts w:eastAsia="Batang" w:cs="Arial"/>
        </w:rPr>
        <w:t>.</w:t>
      </w:r>
    </w:p>
    <w:p w14:paraId="613B080F" w14:textId="3E28F749" w:rsidR="009B717C" w:rsidRDefault="0026320C" w:rsidP="009B717C">
      <w:pPr>
        <w:keepNext/>
        <w:jc w:val="center"/>
      </w:pPr>
      <w:r>
        <w:rPr>
          <w:noProof/>
        </w:rPr>
        <w:drawing>
          <wp:inline distT="0" distB="0" distL="0" distR="0" wp14:anchorId="44A389DB" wp14:editId="60B94C42">
            <wp:extent cx="3220278" cy="1908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tuated co-inquiry.JPG"/>
                    <pic:cNvPicPr/>
                  </pic:nvPicPr>
                  <pic:blipFill>
                    <a:blip r:embed="rId9">
                      <a:extLst>
                        <a:ext uri="{28A0092B-C50C-407E-A947-70E740481C1C}">
                          <a14:useLocalDpi xmlns:a14="http://schemas.microsoft.com/office/drawing/2010/main" val="0"/>
                        </a:ext>
                      </a:extLst>
                    </a:blip>
                    <a:stretch>
                      <a:fillRect/>
                    </a:stretch>
                  </pic:blipFill>
                  <pic:spPr>
                    <a:xfrm>
                      <a:off x="0" y="0"/>
                      <a:ext cx="3231053" cy="1914560"/>
                    </a:xfrm>
                    <a:prstGeom prst="rect">
                      <a:avLst/>
                    </a:prstGeom>
                  </pic:spPr>
                </pic:pic>
              </a:graphicData>
            </a:graphic>
          </wp:inline>
        </w:drawing>
      </w:r>
    </w:p>
    <w:p w14:paraId="7F10CF7E" w14:textId="1D1AA73B" w:rsidR="00AF3C79" w:rsidRDefault="009B717C" w:rsidP="009B717C">
      <w:pPr>
        <w:pStyle w:val="Caption"/>
        <w:jc w:val="center"/>
        <w:rPr>
          <w:rFonts w:eastAsia="Batang" w:cs="Arial"/>
        </w:rPr>
      </w:pPr>
      <w:r>
        <w:t xml:space="preserve">Figure </w:t>
      </w:r>
      <w:fldSimple w:instr=" SEQ Figure \* ARABIC ">
        <w:r>
          <w:rPr>
            <w:noProof/>
          </w:rPr>
          <w:t>1</w:t>
        </w:r>
      </w:fldSimple>
      <w:r>
        <w:t xml:space="preserve"> Situated Co-inquiry</w:t>
      </w:r>
    </w:p>
    <w:p w14:paraId="55DD2820" w14:textId="554B8A0C" w:rsidR="0021538F" w:rsidRDefault="008B36E3" w:rsidP="008B36E3">
      <w:pPr>
        <w:pStyle w:val="Heading2"/>
      </w:pPr>
      <w:bookmarkStart w:id="3" w:name="_Toc427407259"/>
      <w:r>
        <w:lastRenderedPageBreak/>
        <w:t>Users Selection</w:t>
      </w:r>
      <w:bookmarkEnd w:id="3"/>
    </w:p>
    <w:p w14:paraId="70E6922E" w14:textId="1522083A" w:rsidR="00493606" w:rsidRPr="00493606" w:rsidRDefault="00493606" w:rsidP="00493606">
      <w:r>
        <w:t xml:space="preserve">In total, 4 international students from AUT and 1 housewife </w:t>
      </w:r>
      <w:r w:rsidR="000E3A55">
        <w:t>were</w:t>
      </w:r>
      <w:r>
        <w:t xml:space="preserve"> requested to conduct the tests. All of them are familiar with computers and have had long experiences with smart phone apps. </w:t>
      </w:r>
      <w:r w:rsidR="008316E3">
        <w:t xml:space="preserve">None of them has used the Skyscanner app before, but all of them have used other apps or experienced making phone calls to airlines to book tickets. </w:t>
      </w:r>
      <w:bookmarkStart w:id="4" w:name="_GoBack"/>
      <w:bookmarkEnd w:id="4"/>
    </w:p>
    <w:p w14:paraId="720C5FC1" w14:textId="49DCFF37" w:rsidR="00887639" w:rsidRDefault="00493606" w:rsidP="00493606">
      <w:pPr>
        <w:pStyle w:val="Heading2"/>
      </w:pPr>
      <w:bookmarkStart w:id="5" w:name="_Toc427407260"/>
      <w:r>
        <w:t>Test Process</w:t>
      </w:r>
      <w:bookmarkEnd w:id="5"/>
    </w:p>
    <w:p w14:paraId="1562D4E2" w14:textId="6EB58F70" w:rsidR="00FB47B1" w:rsidRPr="00FB47B1" w:rsidRDefault="00FB47B1" w:rsidP="00FB47B1">
      <w:pPr>
        <w:rPr>
          <w:b/>
        </w:rPr>
      </w:pPr>
      <w:r>
        <w:t xml:space="preserve">The test site is located in the postgraduate lounge and in the housewife’s home. At first, before the official test on the mobile app, a brief introduction of the test is given to the users and an interview on the experience of flights booking has been conducted. After that a simple task is given to the user: </w:t>
      </w:r>
      <w:r w:rsidRPr="00FB47B1">
        <w:rPr>
          <w:b/>
        </w:rPr>
        <w:t>Book round trip flights from Auckland to your home town.</w:t>
      </w:r>
      <w:r>
        <w:rPr>
          <w:b/>
        </w:rPr>
        <w:t xml:space="preserve"> </w:t>
      </w:r>
      <w:r>
        <w:t>After</w:t>
      </w:r>
      <w:r w:rsidRPr="00FB47B1">
        <w:t xml:space="preserve"> </w:t>
      </w:r>
      <w:r>
        <w:t xml:space="preserve">the user finishes the task or decides to stop testing, a survey about the good and bad </w:t>
      </w:r>
      <w:r w:rsidR="00170FD5">
        <w:t>of the app is collected.</w:t>
      </w:r>
    </w:p>
    <w:p w14:paraId="37058597" w14:textId="0796B511" w:rsidR="009C4AA3" w:rsidRDefault="00F67A5A" w:rsidP="00371B0C">
      <w:pPr>
        <w:pStyle w:val="Heading1"/>
      </w:pPr>
      <w:bookmarkStart w:id="6" w:name="_Toc427407261"/>
      <w:r>
        <w:t>Findings</w:t>
      </w:r>
      <w:bookmarkEnd w:id="6"/>
    </w:p>
    <w:p w14:paraId="14D47FCD" w14:textId="3737A727" w:rsidR="00C40871" w:rsidRDefault="00C40871" w:rsidP="00C40871">
      <w:pPr>
        <w:pStyle w:val="Heading2"/>
      </w:pPr>
      <w:bookmarkStart w:id="7" w:name="_Toc427407262"/>
      <w:r>
        <w:t>Positive Aspects</w:t>
      </w:r>
      <w:bookmarkEnd w:id="7"/>
    </w:p>
    <w:p w14:paraId="532163A2" w14:textId="32D73B0E" w:rsidR="00E5624E" w:rsidRDefault="00E5624E" w:rsidP="00E5624E">
      <w:pPr>
        <w:pStyle w:val="Heading3"/>
      </w:pPr>
      <w:r w:rsidRPr="00E5624E">
        <w:t xml:space="preserve">UI </w:t>
      </w:r>
      <w:r>
        <w:t>I</w:t>
      </w:r>
      <w:r w:rsidRPr="00E5624E">
        <w:t>nterface</w:t>
      </w:r>
    </w:p>
    <w:p w14:paraId="76A39CDB" w14:textId="49725653" w:rsidR="00E5624E" w:rsidRDefault="00E5624E" w:rsidP="00E5624E">
      <w:r>
        <w:t>The UI interface</w:t>
      </w:r>
      <w:r w:rsidRPr="00E5624E">
        <w:t xml:space="preserve"> is very beautiful, friendly and professional, consistent with the company’s logo theme. All UI elements are around the alight blue colour. The colour assortment is reasonable and bright, giving users a comfortable feeling.</w:t>
      </w:r>
    </w:p>
    <w:p w14:paraId="10ACE031" w14:textId="06015065" w:rsidR="00E5624E" w:rsidRDefault="00E5624E" w:rsidP="00E5624E">
      <w:pPr>
        <w:pStyle w:val="Heading3"/>
      </w:pPr>
      <w:r>
        <w:t>Login/Registration Window</w:t>
      </w:r>
    </w:p>
    <w:p w14:paraId="6DF81984" w14:textId="77777777" w:rsidR="00E5624E" w:rsidRDefault="00E5624E" w:rsidP="00E5624E">
      <w:r>
        <w:t xml:space="preserve">The login/registration screen supports both Facebook and Google (only supported on Android) third party authentication. This greatly simplified users’ registration process, according with users’ customary practices;  </w:t>
      </w:r>
    </w:p>
    <w:p w14:paraId="64F01492" w14:textId="69521ECC" w:rsidR="00E5624E" w:rsidRDefault="00E5624E" w:rsidP="00E5624E">
      <w:pPr>
        <w:pStyle w:val="Heading3"/>
      </w:pPr>
      <w:r>
        <w:t>Passenger Selection Window</w:t>
      </w:r>
    </w:p>
    <w:p w14:paraId="6D73CB11" w14:textId="0E745852" w:rsidR="00E5624E" w:rsidRDefault="00E5624E" w:rsidP="00E5624E">
      <w:r>
        <w:t>The passenger’s selection is very intuitive and descriptive. Definitely a good plus for this application.</w:t>
      </w:r>
    </w:p>
    <w:p w14:paraId="206CFDF5" w14:textId="06184E96" w:rsidR="00E5624E" w:rsidRDefault="00E5624E" w:rsidP="00E5624E">
      <w:pPr>
        <w:pStyle w:val="Heading3"/>
      </w:pPr>
      <w:r>
        <w:t>Departure and Return Date Selection</w:t>
      </w:r>
    </w:p>
    <w:p w14:paraId="10577460" w14:textId="3D44BEB1" w:rsidR="00E5624E" w:rsidRDefault="00E5624E" w:rsidP="00E5624E">
      <w:r>
        <w:t xml:space="preserve">The department and return date selection is intuitive, even it has an animation hint on the top to ask users to select an return date after selecting a department date; All the </w:t>
      </w:r>
      <w:r>
        <w:lastRenderedPageBreak/>
        <w:t>dates between the 2 dates are highlighted to indicate the duration, giving end users a very direct visual demonstration of the journey;</w:t>
      </w:r>
    </w:p>
    <w:p w14:paraId="115465D8" w14:textId="6858674D" w:rsidR="00E5624E" w:rsidRDefault="00E5624E" w:rsidP="00E5624E">
      <w:pPr>
        <w:pStyle w:val="Heading3"/>
      </w:pPr>
      <w:r>
        <w:t>Default Values</w:t>
      </w:r>
    </w:p>
    <w:p w14:paraId="227FE418" w14:textId="144A43D3" w:rsidR="00E5624E" w:rsidRDefault="00E5624E" w:rsidP="00E5624E">
      <w:r w:rsidRPr="00E5624E">
        <w:t>The default values for flight selection match most of the users’ requirements, like the cabin class, set with economy and stop option set with “Direct Only off”. The flights shown in the search result are shown in price ascending order by default.</w:t>
      </w:r>
    </w:p>
    <w:p w14:paraId="0018A742" w14:textId="4CD54BE5" w:rsidR="00E5624E" w:rsidRDefault="00E5624E" w:rsidP="00E5624E">
      <w:pPr>
        <w:pStyle w:val="Heading3"/>
      </w:pPr>
      <w:r>
        <w:t>Airport Selection</w:t>
      </w:r>
    </w:p>
    <w:p w14:paraId="2DCD5D85" w14:textId="5B043B39" w:rsidR="00E5624E" w:rsidRDefault="00E5624E" w:rsidP="00E5624E">
      <w:r w:rsidRPr="00E5624E">
        <w:t>The airport selection is very quick and accurate, the matching results are shown when the first character is entered. Both city’s name and airport’s code are supported very well, even the Chinese character for a city is well recognised.</w:t>
      </w:r>
    </w:p>
    <w:p w14:paraId="4C60D665" w14:textId="39F0B9A4" w:rsidR="00E5624E" w:rsidRDefault="00E5624E" w:rsidP="00E5624E">
      <w:pPr>
        <w:pStyle w:val="Heading3"/>
      </w:pPr>
      <w:r>
        <w:t>Lovely Progress Bar</w:t>
      </w:r>
    </w:p>
    <w:p w14:paraId="290A4F6E" w14:textId="3E52B0AB" w:rsidR="00E5624E" w:rsidRDefault="00E5624E" w:rsidP="00E5624E">
      <w:r w:rsidRPr="00E5624E">
        <w:t>The animated progress bar is very interesting when the application search the flights. The users enjoyed seeing the ‘plane’ flying from the left side of the window to the right side, instead of getting boring and impatient.</w:t>
      </w:r>
    </w:p>
    <w:p w14:paraId="4B01313E" w14:textId="4E8EE2BD" w:rsidR="002B1D14" w:rsidRDefault="002B1D14" w:rsidP="002B1D14">
      <w:pPr>
        <w:pStyle w:val="Heading3"/>
      </w:pPr>
      <w:r>
        <w:t>‘Hidden Features’</w:t>
      </w:r>
    </w:p>
    <w:p w14:paraId="33EFEC9A" w14:textId="7D769650" w:rsidR="002B1D14" w:rsidRDefault="002B1D14" w:rsidP="002B1D14">
      <w:r w:rsidRPr="002B1D14">
        <w:t>The hidden features are very helpful to experienced users if given a little more time to explore the application.</w:t>
      </w:r>
    </w:p>
    <w:p w14:paraId="49716EFA" w14:textId="1FBB46A9" w:rsidR="002B1D14" w:rsidRDefault="002B1D14" w:rsidP="002B1D14">
      <w:pPr>
        <w:pStyle w:val="Heading4"/>
      </w:pPr>
      <w:r>
        <w:t>Explore the Globe</w:t>
      </w:r>
    </w:p>
    <w:p w14:paraId="23C4E55B" w14:textId="5278A8C3" w:rsidR="002B1D14" w:rsidRDefault="002B1D14" w:rsidP="002B1D14">
      <w:r w:rsidRPr="002B1D14">
        <w:t>The explore button will show users a</w:t>
      </w:r>
      <w:r>
        <w:t>n</w:t>
      </w:r>
      <w:r w:rsidRPr="002B1D14">
        <w:t xml:space="preserve"> earth model with airports and the lowest prices for a flight. The earth could be dynamically rolled. For those flexible travellers, this global could help them have an overview of the available airports and the possible lowest prices in any position on the earth;</w:t>
      </w:r>
    </w:p>
    <w:p w14:paraId="79EF1B93" w14:textId="3E8D5817" w:rsidR="002B1D14" w:rsidRDefault="002B1D14" w:rsidP="002B1D14">
      <w:pPr>
        <w:pStyle w:val="Heading4"/>
      </w:pPr>
      <w:r>
        <w:t>Price B</w:t>
      </w:r>
      <w:r w:rsidRPr="002B1D14">
        <w:t xml:space="preserve">ar </w:t>
      </w:r>
      <w:r>
        <w:t>C</w:t>
      </w:r>
      <w:r w:rsidRPr="002B1D14">
        <w:t>harts</w:t>
      </w:r>
    </w:p>
    <w:p w14:paraId="4F793848" w14:textId="5B9DED96" w:rsidR="002B1D14" w:rsidRDefault="002B1D14" w:rsidP="002B1D14">
      <w:r w:rsidRPr="002B1D14">
        <w:t>The bar charts give users a general view of the prices curve around a period. For those flexible users, they can dynamically change their travelling date to find a lowest price within a time period.</w:t>
      </w:r>
    </w:p>
    <w:p w14:paraId="54B08BE7" w14:textId="13F3F2CA" w:rsidR="002B1D14" w:rsidRDefault="002B1D14" w:rsidP="002B1D14">
      <w:pPr>
        <w:pStyle w:val="Heading4"/>
      </w:pPr>
      <w:r>
        <w:t>Multiple Windows Support</w:t>
      </w:r>
    </w:p>
    <w:p w14:paraId="3A2EC927" w14:textId="77777777" w:rsidR="002B1D14" w:rsidRDefault="002B1D14" w:rsidP="002B1D14">
      <w:r>
        <w:t xml:space="preserve">The multiple selection windows allow users to save multiple search results and compare the results. </w:t>
      </w:r>
    </w:p>
    <w:p w14:paraId="6D14482D" w14:textId="14C2221E" w:rsidR="00C40871" w:rsidRDefault="00C40871" w:rsidP="00C40871">
      <w:pPr>
        <w:pStyle w:val="Heading2"/>
      </w:pPr>
      <w:bookmarkStart w:id="8" w:name="_Toc427407263"/>
      <w:r>
        <w:lastRenderedPageBreak/>
        <w:t>Negati</w:t>
      </w:r>
      <w:r w:rsidR="00E5624E">
        <w:t>v</w:t>
      </w:r>
      <w:r>
        <w:t>e Aspects</w:t>
      </w:r>
      <w:bookmarkEnd w:id="8"/>
    </w:p>
    <w:p w14:paraId="7190D5A8" w14:textId="19866AE2" w:rsidR="0081596A" w:rsidRDefault="0081596A" w:rsidP="00DB557C">
      <w:pPr>
        <w:pStyle w:val="Heading3"/>
      </w:pPr>
      <w:r>
        <w:t>Failure to Remind Users of the App’s Goal</w:t>
      </w:r>
    </w:p>
    <w:p w14:paraId="54BF2E8D" w14:textId="23E75E0F" w:rsidR="0081596A" w:rsidRPr="0081596A" w:rsidRDefault="0081596A" w:rsidP="0081596A">
      <w:r w:rsidRPr="0081596A">
        <w:t xml:space="preserve">The most important hint information is located at the bottom of the screen, or shown on a splash screen for a short time, all users just ignored that and led confusion and discomfort for end users. In the end, all users blame the poor user experiences of the third parties websites on the </w:t>
      </w:r>
      <w:r>
        <w:t>S</w:t>
      </w:r>
      <w:r w:rsidRPr="0081596A">
        <w:t>kyscanner app.</w:t>
      </w:r>
    </w:p>
    <w:p w14:paraId="05F71324" w14:textId="07D20F5C" w:rsidR="00DB557C" w:rsidRDefault="00DB557C" w:rsidP="00DB557C">
      <w:pPr>
        <w:pStyle w:val="Heading3"/>
      </w:pPr>
      <w:r>
        <w:t>Inconsistency between Different Portals</w:t>
      </w:r>
    </w:p>
    <w:p w14:paraId="08BBA24E" w14:textId="0CAE5724" w:rsidR="00DB557C" w:rsidRDefault="00DB557C" w:rsidP="00DB557C">
      <w:r w:rsidRPr="00DB557C">
        <w:t>The service provider Skyscanner has 3 different portals for end users - website, mobile app for iPhone/iPad, and Android devices; the user interfaces for iPhone and Android devices are almost different, this might cause troubles for end users when they switch from one to another;</w:t>
      </w:r>
    </w:p>
    <w:p w14:paraId="20A4027B" w14:textId="4EFFFC27" w:rsidR="00DB557C" w:rsidRDefault="00DB557C" w:rsidP="00DB557C">
      <w:pPr>
        <w:pStyle w:val="Heading3"/>
      </w:pPr>
      <w:r>
        <w:t>Location Service Not Working Well</w:t>
      </w:r>
    </w:p>
    <w:p w14:paraId="10B2C5BC" w14:textId="3525A948" w:rsidR="00DB557C" w:rsidRDefault="00DB557C" w:rsidP="00DB557C">
      <w:r w:rsidRPr="00DB557C">
        <w:t xml:space="preserve">The mobile app will first pops up a dialog to ask permission to access the location service on the device, if users reject to grant it, the app will either choose United States (Android) or New Zealand (iPhone) as the default departure location. This will slightly hurt the users’ experience of using the app. </w:t>
      </w:r>
      <w:r w:rsidR="00BF155C">
        <w:t>But e</w:t>
      </w:r>
      <w:r w:rsidRPr="00DB557C">
        <w:t>ven without location service access</w:t>
      </w:r>
      <w:r w:rsidR="00BF155C">
        <w:t xml:space="preserve"> of the phone</w:t>
      </w:r>
      <w:r w:rsidRPr="00DB557C">
        <w:t xml:space="preserve">, the app still could manage to get the location of the device by the </w:t>
      </w:r>
      <w:proofErr w:type="spellStart"/>
      <w:r w:rsidRPr="00DB557C">
        <w:t>wifi</w:t>
      </w:r>
      <w:proofErr w:type="spellEnd"/>
      <w:r w:rsidRPr="00DB557C">
        <w:t>-network</w:t>
      </w:r>
      <w:r w:rsidR="00BF155C">
        <w:t xml:space="preserve">, which can be used to search in a global database to locate the phone’s position </w:t>
      </w:r>
      <w:r w:rsidR="00BF155C">
        <w:fldChar w:fldCharType="begin"/>
      </w:r>
      <w:r w:rsidR="00BF155C">
        <w:instrText xml:space="preserve"> ADDIN EN.CITE &lt;EndNote&gt;&lt;Cite&gt;&lt;Author&gt;Anonymous&lt;/Author&gt;&lt;Year&gt;2015&lt;/Year&gt;&lt;RecNum&gt;3&lt;/RecNum&gt;&lt;DisplayText&gt;(Anonymous 2015)&lt;/DisplayText&gt;&lt;record&gt;&lt;rec-number&gt;3&lt;/rec-number&gt;&lt;foreign-keys&gt;&lt;key app="EN" db-id="tpwdxzxdyrp9dbe9x245atft9w9trwfaavdv"&gt;3&lt;/key&gt;&lt;/foreign-keys&gt;&lt;ref-type name="Web Page"&gt;12&lt;/ref-type&gt;&lt;contributors&gt;&lt;authors&gt;&lt;author&gt;Anonymous&lt;/author&gt;&lt;/authors&gt;&lt;/contributors&gt;&lt;titles&gt;&lt;title&gt;Wi-Fi positioning system&lt;/title&gt;&lt;/titles&gt;&lt;volume&gt;2015&lt;/volume&gt;&lt;number&gt;August 14&lt;/number&gt;&lt;dates&gt;&lt;year&gt;2015&lt;/year&gt;&lt;/dates&gt;&lt;urls&gt;&lt;related-urls&gt;&lt;url&gt;https://en.wikipedia.org/wiki/Wi-Fi_positioning_system&lt;/url&gt;&lt;/related-urls&gt;&lt;/urls&gt;&lt;/record&gt;&lt;/Cite&gt;&lt;/EndNote&gt;</w:instrText>
      </w:r>
      <w:r w:rsidR="00BF155C">
        <w:fldChar w:fldCharType="separate"/>
      </w:r>
      <w:r w:rsidR="00BF155C">
        <w:rPr>
          <w:noProof/>
        </w:rPr>
        <w:t>(</w:t>
      </w:r>
      <w:hyperlink w:anchor="_ENREF_1" w:tooltip="Anonymous, 2015 #3" w:history="1">
        <w:r w:rsidR="00BF155C">
          <w:rPr>
            <w:noProof/>
          </w:rPr>
          <w:t>Anonymous 2015</w:t>
        </w:r>
      </w:hyperlink>
      <w:r w:rsidR="00BF155C">
        <w:rPr>
          <w:noProof/>
        </w:rPr>
        <w:t>)</w:t>
      </w:r>
      <w:r w:rsidR="00BF155C">
        <w:fldChar w:fldCharType="end"/>
      </w:r>
      <w:r w:rsidR="00BF155C">
        <w:t>.</w:t>
      </w:r>
    </w:p>
    <w:p w14:paraId="430EC4AB" w14:textId="7614978E" w:rsidR="00DB557C" w:rsidRDefault="00DB557C" w:rsidP="00DB557C">
      <w:pPr>
        <w:pStyle w:val="Heading3"/>
      </w:pPr>
      <w:r>
        <w:t>Vague Price Label</w:t>
      </w:r>
    </w:p>
    <w:p w14:paraId="289BA4F8" w14:textId="542348D8" w:rsidR="00DB557C" w:rsidRDefault="00DB557C" w:rsidP="00DB557C">
      <w:r w:rsidRPr="00DB557C">
        <w:t>The price for the flights is not clearly indicative for the currency and the tax information is not shown for users’ awareness. Users c</w:t>
      </w:r>
      <w:r>
        <w:t>an</w:t>
      </w:r>
      <w:r w:rsidRPr="00DB557C">
        <w:t>not tell if the price is for New Zealand dollars or US dollars.</w:t>
      </w:r>
    </w:p>
    <w:p w14:paraId="68AE7895" w14:textId="0854DE79" w:rsidR="00DB557C" w:rsidRDefault="00DB557C" w:rsidP="00DB557C">
      <w:pPr>
        <w:pStyle w:val="Heading3"/>
      </w:pPr>
      <w:r>
        <w:t>Lack of Multiple Languages Support</w:t>
      </w:r>
    </w:p>
    <w:p w14:paraId="7BA3CFD3" w14:textId="661EBD25" w:rsidR="00DB557C" w:rsidRDefault="00DB557C" w:rsidP="00DB557C">
      <w:r w:rsidRPr="00DB557C">
        <w:t>Not as the website, there are multiple versions of websites for different countries and different languages, the app only supports English, and for those not proficient in English, multiple languages support is very much desirable.</w:t>
      </w:r>
    </w:p>
    <w:p w14:paraId="71866E0C" w14:textId="165BD6C0" w:rsidR="0081596A" w:rsidRDefault="0081596A" w:rsidP="0081596A">
      <w:pPr>
        <w:pStyle w:val="Heading3"/>
      </w:pPr>
      <w:r>
        <w:t>Confusing When No Search Results</w:t>
      </w:r>
    </w:p>
    <w:p w14:paraId="4D38C7F5" w14:textId="673FBF68" w:rsidR="0081596A" w:rsidRDefault="0081596A" w:rsidP="00DB557C">
      <w:r w:rsidRPr="0081596A">
        <w:t>When there is no search result, the display is very confusing. Most of the testers were</w:t>
      </w:r>
      <w:r>
        <w:t xml:space="preserve"> confused when seeing this page.</w:t>
      </w:r>
    </w:p>
    <w:p w14:paraId="139EDE50" w14:textId="3C3DC09D" w:rsidR="0081596A" w:rsidRDefault="0081596A" w:rsidP="0081596A">
      <w:pPr>
        <w:pStyle w:val="Heading3"/>
      </w:pPr>
      <w:r>
        <w:lastRenderedPageBreak/>
        <w:t>Too late to respond the click “Clear Filter”</w:t>
      </w:r>
    </w:p>
    <w:p w14:paraId="28130C7F" w14:textId="39618B46" w:rsidR="0081596A" w:rsidRDefault="0081596A" w:rsidP="00DB557C">
      <w:r w:rsidRPr="0081596A">
        <w:t>When clicking the “Clear Filter” button, the response time is too long so that users felt frustrated and impatient with the app.</w:t>
      </w:r>
    </w:p>
    <w:p w14:paraId="6E28C0C3" w14:textId="18F90870" w:rsidR="0081596A" w:rsidRDefault="0081596A" w:rsidP="0081596A">
      <w:pPr>
        <w:pStyle w:val="Heading3"/>
      </w:pPr>
      <w:r>
        <w:t xml:space="preserve">“Checking Bags” Hint is </w:t>
      </w:r>
      <w:r w:rsidR="007F56AD">
        <w:t>bad</w:t>
      </w:r>
      <w:r>
        <w:t xml:space="preserve"> </w:t>
      </w:r>
    </w:p>
    <w:p w14:paraId="0FA00382" w14:textId="5D179CF4" w:rsidR="0081596A" w:rsidRPr="00DB557C" w:rsidRDefault="0081596A" w:rsidP="00DB557C">
      <w:r w:rsidRPr="0081596A">
        <w:t>When clicking “Checking Bags” hint, the app jumps outside of the app to a website which shows a chunky web page. This is a very bad decision and will cause unnecessary trouble to end users;</w:t>
      </w:r>
    </w:p>
    <w:p w14:paraId="07C323CA" w14:textId="47407C9F" w:rsidR="009C4AA3" w:rsidRDefault="009C4AA3" w:rsidP="00371B0C">
      <w:pPr>
        <w:pStyle w:val="Heading1"/>
      </w:pPr>
      <w:bookmarkStart w:id="9" w:name="_Toc427407264"/>
      <w:r>
        <w:t>Recommendation</w:t>
      </w:r>
      <w:r w:rsidR="006D47D4">
        <w:t>s</w:t>
      </w:r>
      <w:bookmarkEnd w:id="9"/>
    </w:p>
    <w:p w14:paraId="0B7F05B2" w14:textId="528142A8" w:rsidR="009069C9" w:rsidRDefault="00D47AE0" w:rsidP="00173502">
      <w:pPr>
        <w:pStyle w:val="Heading2"/>
      </w:pPr>
      <w:bookmarkStart w:id="10" w:name="_Toc427407265"/>
      <w:r>
        <w:t>Explicit</w:t>
      </w:r>
      <w:r w:rsidR="009069C9">
        <w:t xml:space="preserve"> </w:t>
      </w:r>
      <w:bookmarkEnd w:id="10"/>
      <w:r w:rsidR="002C0F5C">
        <w:t>Indication</w:t>
      </w:r>
      <w:r w:rsidR="00F5467F">
        <w:t xml:space="preserve"> of the App’s Scope</w:t>
      </w:r>
    </w:p>
    <w:p w14:paraId="2D9DDD28" w14:textId="338907C9" w:rsidR="00173502" w:rsidRDefault="00173502" w:rsidP="009C4AA3">
      <w:r w:rsidRPr="00173502">
        <w:t>The transition window should pause and emphasise that the app only searches for the lowest prices in market, does provide the book service, and warn the users that they will be taken to a third party website for further booking,  then asks for end users’ confirmation for windows transition. With this important information, users will get aware that they are leaving the app. All the inconveniences will be linked to the 3rd party websites instead of the Skyscanner app.</w:t>
      </w:r>
    </w:p>
    <w:p w14:paraId="3CD6DF41" w14:textId="39D6EF45" w:rsidR="00173502" w:rsidRDefault="00173502" w:rsidP="00173502">
      <w:pPr>
        <w:pStyle w:val="Heading2"/>
      </w:pPr>
      <w:bookmarkStart w:id="11" w:name="_Toc427407266"/>
      <w:r>
        <w:t>Add Price to Dates</w:t>
      </w:r>
      <w:bookmarkEnd w:id="11"/>
    </w:p>
    <w:p w14:paraId="42F9E72F" w14:textId="28BB769A" w:rsidR="00173502" w:rsidRDefault="00173502" w:rsidP="00173502">
      <w:r w:rsidRPr="00173502">
        <w:t>The date selection view for both departure and return is very intuitive for users, but if the calendar could show price information there, the users will be more delighted.</w:t>
      </w:r>
    </w:p>
    <w:p w14:paraId="3AC1BE5F" w14:textId="35B126D7" w:rsidR="00173502" w:rsidRDefault="00173502" w:rsidP="00173502">
      <w:pPr>
        <w:pStyle w:val="Heading2"/>
      </w:pPr>
      <w:bookmarkStart w:id="12" w:name="_Toc427407267"/>
      <w:r>
        <w:t>Show Remaining Tickets Information</w:t>
      </w:r>
      <w:bookmarkEnd w:id="12"/>
    </w:p>
    <w:p w14:paraId="24B2F5BF" w14:textId="27492A3C" w:rsidR="00173502" w:rsidRDefault="00173502" w:rsidP="00173502">
      <w:r w:rsidRPr="00173502">
        <w:t>The resulting flights in the list does not show the available tickets information, showing the remaining tickets count will be very helpful for end users.</w:t>
      </w:r>
    </w:p>
    <w:p w14:paraId="3CE6063B" w14:textId="50356BBC" w:rsidR="00173502" w:rsidRDefault="00173502" w:rsidP="00173502">
      <w:pPr>
        <w:pStyle w:val="Heading2"/>
      </w:pPr>
      <w:bookmarkStart w:id="13" w:name="_Toc427407268"/>
      <w:r>
        <w:t>Rename or Move the “Explore” Button</w:t>
      </w:r>
      <w:bookmarkEnd w:id="13"/>
    </w:p>
    <w:p w14:paraId="562E7B1A" w14:textId="59B5B0C8" w:rsidR="00173502" w:rsidRDefault="00173502" w:rsidP="00173502">
      <w:r w:rsidRPr="00173502">
        <w:t>“Explore” button on iPhone is suggested to rename or be moved somewhere else. In all 5 tests, no one clicked that button, and all wondered what that button is working for.</w:t>
      </w:r>
    </w:p>
    <w:p w14:paraId="24C576F9" w14:textId="1C230669" w:rsidR="007F56AD" w:rsidRDefault="007F56AD" w:rsidP="007F56AD">
      <w:pPr>
        <w:pStyle w:val="Heading2"/>
      </w:pPr>
      <w:bookmarkStart w:id="14" w:name="_Toc427407269"/>
      <w:r>
        <w:t>Get Location even without GPS</w:t>
      </w:r>
      <w:bookmarkEnd w:id="14"/>
    </w:p>
    <w:p w14:paraId="21F41FE2" w14:textId="34EA10DB" w:rsidR="00DE59B4" w:rsidRPr="00DE59B4" w:rsidRDefault="00DE59B4" w:rsidP="00DE59B4">
      <w:r>
        <w:t xml:space="preserve">When user inputs the flights information, an automatically recognized location of the phone could greatly simplify the users’ input and please the users’ experiences. Without the permission of access the phone’s GPS, the app still can manage to locate the user’s location with the help of </w:t>
      </w:r>
      <w:proofErr w:type="spellStart"/>
      <w:r>
        <w:t>wifi</w:t>
      </w:r>
      <w:proofErr w:type="spellEnd"/>
      <w:r>
        <w:t xml:space="preserve">-network. </w:t>
      </w:r>
    </w:p>
    <w:p w14:paraId="4671F078" w14:textId="06B9A352" w:rsidR="007F56AD" w:rsidRDefault="007F56AD" w:rsidP="007F56AD">
      <w:pPr>
        <w:pStyle w:val="Heading2"/>
      </w:pPr>
      <w:bookmarkStart w:id="15" w:name="_Toc427407270"/>
      <w:r>
        <w:lastRenderedPageBreak/>
        <w:t>Add Currency Label and GST to the Price Label</w:t>
      </w:r>
      <w:bookmarkEnd w:id="15"/>
    </w:p>
    <w:p w14:paraId="58CAE3A8" w14:textId="7723AF3F" w:rsidR="00AF533F" w:rsidRPr="00AF533F" w:rsidRDefault="00AF533F" w:rsidP="00AF533F">
      <w:r>
        <w:t>The price label should better explicitly illustrate the currency so as to avoid the confusion of users. An USD or NZD label will definitely give the users the most straightforward information. Also a label like “GST Included” or “GST Not Included” will provide further more clear information.</w:t>
      </w:r>
    </w:p>
    <w:p w14:paraId="7C211FFE" w14:textId="7BBA05D7" w:rsidR="00371B0C" w:rsidRDefault="00371B0C" w:rsidP="00371B0C">
      <w:pPr>
        <w:pStyle w:val="Heading1"/>
      </w:pPr>
      <w:bookmarkStart w:id="16" w:name="_Toc427407271"/>
      <w:r>
        <w:t>Conclusion</w:t>
      </w:r>
      <w:bookmarkEnd w:id="16"/>
    </w:p>
    <w:p w14:paraId="2B12EA8F" w14:textId="15C594F7" w:rsidR="009C4AA3" w:rsidRPr="009C4AA3" w:rsidRDefault="00173EF0" w:rsidP="009C4AA3">
      <w:r>
        <w:t>Overall the mobile app “Skyscanner Flights” has given users a great user experiences with its beautifully designed user interfaces and deliberately designed booking process until users click the “Book” button</w:t>
      </w:r>
      <w:r w:rsidR="009C4AA3">
        <w:t>.</w:t>
      </w:r>
      <w:r>
        <w:t xml:space="preserve"> Skyscanner has done her best to simplify the enriched the app with additional features like the “Explore” and “Price Bar Charts”. But the goal of the app has not been conveyed to the end users, who have expected to book the flights within the app, which is out of scope of the app. Although the app has tried to remind the users of this limitation, but all of efforts are wasted. </w:t>
      </w:r>
      <w:r w:rsidR="006668B3">
        <w:t xml:space="preserve">An </w:t>
      </w:r>
      <w:r w:rsidR="006668B3">
        <w:t>explicit</w:t>
      </w:r>
      <w:r w:rsidR="006668B3">
        <w:t xml:space="preserve"> statement of the app’s functionality</w:t>
      </w:r>
      <w:r w:rsidR="006668B3">
        <w:t xml:space="preserve"> </w:t>
      </w:r>
      <w:r w:rsidR="006668B3">
        <w:t xml:space="preserve">and confirmation button for heading for the third party website is strongly recommended to fix the issue.  </w:t>
      </w:r>
    </w:p>
    <w:p w14:paraId="6549A3F2" w14:textId="4A2EE27D" w:rsidR="00D21FE2" w:rsidRDefault="00D21FE2" w:rsidP="00AF3C79">
      <w:pPr>
        <w:pStyle w:val="Heading2"/>
      </w:pPr>
      <w:bookmarkStart w:id="17" w:name="_Toc427407272"/>
      <w:r>
        <w:t>Other types of Users</w:t>
      </w:r>
      <w:bookmarkEnd w:id="17"/>
    </w:p>
    <w:p w14:paraId="611C90B0" w14:textId="77777777" w:rsidR="00815775" w:rsidRDefault="00934BE8" w:rsidP="00D21FE2">
      <w:r>
        <w:t>As limited by the time and resource, only one type of users is introduced in this evaluation test. There are also other types of end users who are supposed to use the app.</w:t>
      </w:r>
    </w:p>
    <w:p w14:paraId="5EBBF004" w14:textId="577B0770" w:rsidR="00D92355" w:rsidRDefault="00D92355" w:rsidP="00D92355">
      <w:pPr>
        <w:pStyle w:val="Heading3"/>
      </w:pPr>
      <w:r>
        <w:t>Elderly or People has Visual Impairment</w:t>
      </w:r>
    </w:p>
    <w:p w14:paraId="14CA0EF0" w14:textId="298BE315" w:rsidR="00D92355" w:rsidRPr="00D92355" w:rsidRDefault="00D92355" w:rsidP="00D92355">
      <w:r>
        <w:t xml:space="preserve">Elderly people are starting to accept smart phones, they might be expecting to use the mobile app in a different way. </w:t>
      </w:r>
    </w:p>
    <w:p w14:paraId="46260C69" w14:textId="77777777" w:rsidR="00D92355" w:rsidRDefault="00D92355" w:rsidP="00D92355">
      <w:pPr>
        <w:pStyle w:val="Heading3"/>
      </w:pPr>
      <w:r>
        <w:t>Regular Traveller</w:t>
      </w:r>
    </w:p>
    <w:p w14:paraId="7693623C" w14:textId="1096315D" w:rsidR="00D92355" w:rsidRPr="00D92355" w:rsidRDefault="00D92355" w:rsidP="00D92355">
      <w:r>
        <w:t>Regular traveller may have different requirements on the mobile app, for example: a price change notification, a built-in calendar support, or a multiple flights management.</w:t>
      </w:r>
    </w:p>
    <w:p w14:paraId="03B3AEF4" w14:textId="5594845F" w:rsidR="00D21FE2" w:rsidRDefault="00D92355" w:rsidP="00D92355">
      <w:pPr>
        <w:pStyle w:val="Heading3"/>
      </w:pPr>
      <w:r>
        <w:t>Freelancer Travelling around Globe</w:t>
      </w:r>
    </w:p>
    <w:p w14:paraId="3DA71404" w14:textId="4784D466" w:rsidR="00D92355" w:rsidRPr="00D21FE2" w:rsidRDefault="00D6640C" w:rsidP="00D6640C">
      <w:r>
        <w:t xml:space="preserve">There might be some travellers who have no fixed schedules and destinations. </w:t>
      </w:r>
    </w:p>
    <w:p w14:paraId="33CB9BE9" w14:textId="77777777" w:rsidR="00181D8C" w:rsidRDefault="00181D8C" w:rsidP="00AF3C79">
      <w:pPr>
        <w:pStyle w:val="Heading2"/>
      </w:pPr>
      <w:bookmarkStart w:id="18" w:name="_Toc427407273"/>
      <w:r>
        <w:lastRenderedPageBreak/>
        <w:t>Lesson Learned</w:t>
      </w:r>
      <w:bookmarkEnd w:id="18"/>
    </w:p>
    <w:p w14:paraId="2FB2DDB3" w14:textId="0313B39A" w:rsidR="00181D8C" w:rsidRDefault="00815775" w:rsidP="00815775">
      <w:pPr>
        <w:pStyle w:val="Heading3"/>
      </w:pPr>
      <w:r>
        <w:t xml:space="preserve">Atmosphere </w:t>
      </w:r>
      <w:r w:rsidR="0095040E">
        <w:t>S</w:t>
      </w:r>
      <w:r>
        <w:t>etup</w:t>
      </w:r>
    </w:p>
    <w:p w14:paraId="05306961" w14:textId="621F4A84" w:rsidR="00815775" w:rsidRDefault="00815775" w:rsidP="00815775">
      <w:r>
        <w:t>For the first 4 international student testers, the setting is in a postgraduate lounge. Although all facilitators, testers and loggers are classmates and familiar with each other</w:t>
      </w:r>
      <w:r w:rsidR="00A05D65">
        <w:t>, t</w:t>
      </w:r>
      <w:r>
        <w:t xml:space="preserve">he </w:t>
      </w:r>
      <w:r w:rsidR="00177146">
        <w:t xml:space="preserve">invisible </w:t>
      </w:r>
      <w:r>
        <w:t>stress to complete the task</w:t>
      </w:r>
      <w:r w:rsidR="00177146">
        <w:t xml:space="preserve"> seems</w:t>
      </w:r>
      <w:r>
        <w:t xml:space="preserve"> exist</w:t>
      </w:r>
      <w:r w:rsidR="00177146">
        <w:t>ing</w:t>
      </w:r>
      <w:r>
        <w:t xml:space="preserve"> in every case. Every tester wanted to complete the task as soon as possible. Due to their hurry, the ‘hidden features’ have been ignored. </w:t>
      </w:r>
    </w:p>
    <w:p w14:paraId="2562CFC9" w14:textId="63F335B1" w:rsidR="00815775" w:rsidRPr="00815775" w:rsidRDefault="00815775" w:rsidP="00815775">
      <w:r>
        <w:t xml:space="preserve">In contract, </w:t>
      </w:r>
      <w:r w:rsidR="00C85934">
        <w:t xml:space="preserve">the test with the facilitator’s wife has taken far longer time than the 4 classmates. All the ‘hidden features’ have been explored. </w:t>
      </w:r>
      <w:r>
        <w:t xml:space="preserve">  </w:t>
      </w:r>
    </w:p>
    <w:p w14:paraId="6B38D9F7" w14:textId="4D8CC960" w:rsidR="00815775" w:rsidRDefault="00815775" w:rsidP="00815775">
      <w:pPr>
        <w:pStyle w:val="Heading3"/>
      </w:pPr>
      <w:r>
        <w:t xml:space="preserve">Position of </w:t>
      </w:r>
      <w:r w:rsidR="005057FB">
        <w:t>the L</w:t>
      </w:r>
      <w:r>
        <w:t>ogger</w:t>
      </w:r>
    </w:p>
    <w:p w14:paraId="056616C9" w14:textId="3A689741" w:rsidR="005057FB" w:rsidRDefault="005057FB" w:rsidP="005057FB">
      <w:r>
        <w:t xml:space="preserve">Loggers at first sit in the opposite of the tester and facilitator, without seeing the screen of the phone, they found it difficulty understand the statements of both facilitator and tester. So they had to stand up again and again to pause the test to ask testers to reproduce the scenarios. At last the logger just sat on the other side of the tester just as facilitator to monitor the operations. </w:t>
      </w:r>
    </w:p>
    <w:p w14:paraId="597F7393" w14:textId="16CEA8AB" w:rsidR="005057FB" w:rsidRDefault="0011002F" w:rsidP="005057FB">
      <w:r>
        <w:t xml:space="preserve">Getting more familiar with the app and setting up a synchronous screen might be helpful. </w:t>
      </w:r>
    </w:p>
    <w:p w14:paraId="1257BE53" w14:textId="6C5038BB" w:rsidR="009C16BA" w:rsidRDefault="009C16BA" w:rsidP="009C16BA">
      <w:pPr>
        <w:pStyle w:val="Heading3"/>
      </w:pPr>
      <w:r>
        <w:t>Logger Needs More Training</w:t>
      </w:r>
    </w:p>
    <w:p w14:paraId="6D01FFDC" w14:textId="12174568" w:rsidR="009C16BA" w:rsidRPr="009C16BA" w:rsidRDefault="000D6466" w:rsidP="009C16BA">
      <w:r>
        <w:t>As the pictures in appendix 7.1</w:t>
      </w:r>
      <w:r w:rsidR="009C16BA">
        <w:t xml:space="preserve"> shows, the handwriting is very difficult to review. The most important task in the situated co-inquiry is put on the logger’s shoulder. To understand the situation and precisely write down the users’ expressions is very difficult for an untrained logger.</w:t>
      </w:r>
    </w:p>
    <w:p w14:paraId="18E1ED65" w14:textId="2528F7B0" w:rsidR="00AF3C79" w:rsidRDefault="00F67A5A" w:rsidP="00AF3C79">
      <w:pPr>
        <w:pStyle w:val="Heading2"/>
      </w:pPr>
      <w:bookmarkStart w:id="19" w:name="_Toc427407274"/>
      <w:r>
        <w:t>Next Steps</w:t>
      </w:r>
      <w:bookmarkEnd w:id="19"/>
    </w:p>
    <w:p w14:paraId="1BDCCB09" w14:textId="6B1920BC" w:rsidR="00546141" w:rsidRDefault="00DA7B20" w:rsidP="00546141">
      <w:pPr>
        <w:rPr>
          <w:rFonts w:eastAsia="Batang" w:cs="Arial"/>
        </w:rPr>
      </w:pPr>
      <w:r>
        <w:rPr>
          <w:rFonts w:eastAsia="Batang" w:cs="Arial"/>
        </w:rPr>
        <w:t xml:space="preserve">The next steps would be further categorizing the end users and recruit more testers to evaluate the app. </w:t>
      </w:r>
      <w:r w:rsidR="00536228">
        <w:rPr>
          <w:rFonts w:eastAsia="Batang" w:cs="Arial"/>
        </w:rPr>
        <w:t xml:space="preserve">In the meantime, we may send the recommendations to Skyscanner to ask for changes of the app and re-evaluate the corresponding features. </w:t>
      </w:r>
    </w:p>
    <w:p w14:paraId="7C484633" w14:textId="5E0CCFAB" w:rsidR="00371B0C" w:rsidRDefault="00371B0C" w:rsidP="00371B0C">
      <w:pPr>
        <w:pStyle w:val="Heading1"/>
      </w:pPr>
      <w:bookmarkStart w:id="20" w:name="_Toc427407275"/>
      <w:r>
        <w:t>Reference</w:t>
      </w:r>
      <w:r w:rsidR="009C4AA3">
        <w:t>s</w:t>
      </w:r>
      <w:bookmarkEnd w:id="20"/>
    </w:p>
    <w:p w14:paraId="531DBBC2" w14:textId="1E33C0AC" w:rsidR="002B0547" w:rsidRPr="002B0547" w:rsidRDefault="002B0547" w:rsidP="00AB5C38">
      <w:pPr>
        <w:spacing w:line="240" w:lineRule="auto"/>
        <w:rPr>
          <w:rFonts w:cs="Arial"/>
          <w:noProof/>
        </w:rPr>
      </w:pPr>
      <w:r w:rsidRPr="002B0547">
        <w:rPr>
          <w:rFonts w:cs="Arial"/>
          <w:noProof/>
        </w:rPr>
        <w:t xml:space="preserve">Anonymous (2015). "Wi-Fi positioning system." Retrieved August 14, 2015, from </w:t>
      </w:r>
      <w:r w:rsidR="00AB5C38">
        <w:rPr>
          <w:rFonts w:cs="Arial"/>
          <w:noProof/>
        </w:rPr>
        <w:br/>
        <w:t xml:space="preserve">        </w:t>
      </w:r>
      <w:r w:rsidRPr="002B0547">
        <w:rPr>
          <w:rFonts w:cs="Arial"/>
          <w:noProof/>
        </w:rPr>
        <w:t>https://en.wikipedia.org/wiki/Wi-Fi_positioning_system.</w:t>
      </w:r>
    </w:p>
    <w:p w14:paraId="5A32BC26" w14:textId="523D6ACB" w:rsidR="00AB5C38" w:rsidRPr="002B0547" w:rsidRDefault="002B0547" w:rsidP="002B0547">
      <w:pPr>
        <w:spacing w:line="240" w:lineRule="auto"/>
        <w:rPr>
          <w:rFonts w:cs="Arial"/>
          <w:noProof/>
        </w:rPr>
      </w:pPr>
      <w:r w:rsidRPr="002B0547">
        <w:rPr>
          <w:rFonts w:cs="Arial"/>
          <w:noProof/>
        </w:rPr>
        <w:lastRenderedPageBreak/>
        <w:t xml:space="preserve">Carter, P. (2007). "Liberating usability testing." </w:t>
      </w:r>
      <w:r w:rsidRPr="002B0547">
        <w:rPr>
          <w:rFonts w:cs="Arial"/>
          <w:noProof/>
          <w:u w:val="single"/>
        </w:rPr>
        <w:t>interactions</w:t>
      </w:r>
      <w:r w:rsidRPr="002B0547">
        <w:rPr>
          <w:rFonts w:cs="Arial"/>
          <w:noProof/>
        </w:rPr>
        <w:t xml:space="preserve"> </w:t>
      </w:r>
      <w:r w:rsidRPr="002B0547">
        <w:rPr>
          <w:rFonts w:cs="Arial"/>
          <w:b/>
          <w:noProof/>
        </w:rPr>
        <w:t>14</w:t>
      </w:r>
      <w:r w:rsidRPr="002B0547">
        <w:rPr>
          <w:rFonts w:cs="Arial"/>
          <w:noProof/>
        </w:rPr>
        <w:t>(2): 18-22.</w:t>
      </w:r>
    </w:p>
    <w:p w14:paraId="7D9FFD56" w14:textId="06FF98C6" w:rsidR="002B0547" w:rsidRPr="005D6098" w:rsidRDefault="002B0547" w:rsidP="002B0547">
      <w:pPr>
        <w:pStyle w:val="Heading1"/>
      </w:pPr>
      <w:r>
        <w:rPr>
          <w:rFonts w:eastAsiaTheme="minorEastAsia" w:cstheme="minorBidi"/>
          <w:b w:val="0"/>
          <w:sz w:val="24"/>
          <w:szCs w:val="22"/>
        </w:rPr>
        <w:fldChar w:fldCharType="begin"/>
      </w:r>
      <w:r>
        <w:rPr>
          <w:rFonts w:eastAsiaTheme="minorEastAsia" w:cstheme="minorBidi"/>
          <w:b w:val="0"/>
          <w:sz w:val="24"/>
          <w:szCs w:val="22"/>
        </w:rPr>
        <w:fldChar w:fldCharType="separate"/>
      </w:r>
      <w:r>
        <w:rPr>
          <w:rFonts w:eastAsiaTheme="minorEastAsia" w:cstheme="minorBidi"/>
          <w:b w:val="0"/>
          <w:sz w:val="24"/>
          <w:szCs w:val="22"/>
        </w:rPr>
        <w:t>(Carter 2007)</w:t>
      </w:r>
      <w:r>
        <w:rPr>
          <w:rFonts w:eastAsiaTheme="minorEastAsia" w:cstheme="minorBidi"/>
          <w:b w:val="0"/>
          <w:sz w:val="24"/>
          <w:szCs w:val="22"/>
        </w:rPr>
        <w:fldChar w:fldCharType="end"/>
      </w:r>
      <w:bookmarkStart w:id="21" w:name="_Toc427407276"/>
      <w:r w:rsidR="00371B0C">
        <w:t>Appendi</w:t>
      </w:r>
      <w:bookmarkEnd w:id="21"/>
      <w:r w:rsidR="00EC079F">
        <w:t>ces</w:t>
      </w:r>
    </w:p>
    <w:p w14:paraId="21A14216" w14:textId="7071FEED" w:rsidR="009243DC" w:rsidRDefault="00520C5B" w:rsidP="009243DC">
      <w:pPr>
        <w:pStyle w:val="Heading2"/>
      </w:pPr>
      <w:r>
        <w:t>T</w:t>
      </w:r>
      <w:r w:rsidR="009243DC">
        <w:t>he logger scripts</w:t>
      </w:r>
    </w:p>
    <w:p w14:paraId="647FD541" w14:textId="3970C963" w:rsidR="00F7479F" w:rsidRDefault="0084529D" w:rsidP="00546141">
      <w:r>
        <w:t xml:space="preserve">There are about 10 pages of papers used to log the testing process. </w:t>
      </w:r>
      <w:r w:rsidR="0088154F">
        <w:t xml:space="preserve">Two </w:t>
      </w:r>
      <w:r w:rsidR="00B643B2">
        <w:t xml:space="preserve">example </w:t>
      </w:r>
      <w:r w:rsidR="00F7479F">
        <w:t xml:space="preserve">logging papers are listed here: </w:t>
      </w:r>
    </w:p>
    <w:p w14:paraId="129F8D4B" w14:textId="77777777" w:rsidR="00365D9F" w:rsidRDefault="00365D9F" w:rsidP="00546141">
      <w:pPr>
        <w:sectPr w:rsidR="00365D9F" w:rsidSect="00121EE7">
          <w:footerReference w:type="default" r:id="rId10"/>
          <w:pgSz w:w="11906" w:h="16838"/>
          <w:pgMar w:top="1440" w:right="1701" w:bottom="1440" w:left="1134" w:header="709" w:footer="709" w:gutter="0"/>
          <w:pgNumType w:start="1"/>
          <w:cols w:space="708"/>
          <w:docGrid w:linePitch="360"/>
        </w:sectPr>
      </w:pPr>
    </w:p>
    <w:p w14:paraId="06AB6203" w14:textId="77777777" w:rsidR="002E29E2" w:rsidRDefault="00237879" w:rsidP="00546141">
      <w:r>
        <w:rPr>
          <w:noProof/>
        </w:rPr>
        <w:lastRenderedPageBreak/>
        <w:drawing>
          <wp:anchor distT="0" distB="0" distL="114300" distR="114300" simplePos="0" relativeHeight="251658240" behindDoc="0" locked="0" layoutInCell="1" allowOverlap="1" wp14:anchorId="3B7FF47F" wp14:editId="178D123B">
            <wp:simplePos x="0" y="0"/>
            <wp:positionH relativeFrom="column">
              <wp:posOffset>4117340</wp:posOffset>
            </wp:positionH>
            <wp:positionV relativeFrom="paragraph">
              <wp:posOffset>797560</wp:posOffset>
            </wp:positionV>
            <wp:extent cx="6379210" cy="4784090"/>
            <wp:effectExtent l="1016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5-08-13 212125.jpg"/>
                    <pic:cNvPicPr/>
                  </pic:nvPicPr>
                  <pic:blipFill>
                    <a:blip r:embed="rId11">
                      <a:extLst>
                        <a:ext uri="{28A0092B-C50C-407E-A947-70E740481C1C}">
                          <a14:useLocalDpi xmlns:a14="http://schemas.microsoft.com/office/drawing/2010/main" val="0"/>
                        </a:ext>
                      </a:extLst>
                    </a:blip>
                    <a:stretch>
                      <a:fillRect/>
                    </a:stretch>
                  </pic:blipFill>
                  <pic:spPr>
                    <a:xfrm rot="5400000">
                      <a:off x="0" y="0"/>
                      <a:ext cx="6379210" cy="478409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78A2EE85" wp14:editId="1DF33D8D">
            <wp:simplePos x="0" y="0"/>
            <wp:positionH relativeFrom="column">
              <wp:posOffset>-2185035</wp:posOffset>
            </wp:positionH>
            <wp:positionV relativeFrom="paragraph">
              <wp:posOffset>470535</wp:posOffset>
            </wp:positionV>
            <wp:extent cx="8301355" cy="5760085"/>
            <wp:effectExtent l="635" t="0" r="5080" b="508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5-08-13 212142.jpg"/>
                    <pic:cNvPicPr/>
                  </pic:nvPicPr>
                  <pic:blipFill>
                    <a:blip r:embed="rId12">
                      <a:extLst>
                        <a:ext uri="{28A0092B-C50C-407E-A947-70E740481C1C}">
                          <a14:useLocalDpi xmlns:a14="http://schemas.microsoft.com/office/drawing/2010/main" val="0"/>
                        </a:ext>
                      </a:extLst>
                    </a:blip>
                    <a:stretch>
                      <a:fillRect/>
                    </a:stretch>
                  </pic:blipFill>
                  <pic:spPr>
                    <a:xfrm rot="5400000">
                      <a:off x="0" y="0"/>
                      <a:ext cx="8301355" cy="5760085"/>
                    </a:xfrm>
                    <a:prstGeom prst="rect">
                      <a:avLst/>
                    </a:prstGeom>
                  </pic:spPr>
                </pic:pic>
              </a:graphicData>
            </a:graphic>
            <wp14:sizeRelH relativeFrom="page">
              <wp14:pctWidth>0</wp14:pctWidth>
            </wp14:sizeRelH>
            <wp14:sizeRelV relativeFrom="page">
              <wp14:pctHeight>0</wp14:pctHeight>
            </wp14:sizeRelV>
          </wp:anchor>
        </w:drawing>
      </w:r>
      <w:r w:rsidR="00F7479F">
        <w:t xml:space="preserve"> </w:t>
      </w:r>
    </w:p>
    <w:p w14:paraId="347255CA" w14:textId="08D69F88" w:rsidR="002B0547" w:rsidRPr="005D6098" w:rsidRDefault="002B0547" w:rsidP="00546141"/>
    <w:sectPr w:rsidR="002B0547" w:rsidRPr="005D6098" w:rsidSect="00365D9F">
      <w:pgSz w:w="16838" w:h="11906" w:orient="landscape"/>
      <w:pgMar w:top="1134" w:right="1440" w:bottom="1701"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0848F1" w14:textId="77777777" w:rsidR="00354FBF" w:rsidRDefault="00354FBF" w:rsidP="00E41885">
      <w:pPr>
        <w:spacing w:before="0" w:after="0" w:line="240" w:lineRule="auto"/>
      </w:pPr>
      <w:r>
        <w:separator/>
      </w:r>
    </w:p>
  </w:endnote>
  <w:endnote w:type="continuationSeparator" w:id="0">
    <w:p w14:paraId="174FE985" w14:textId="77777777" w:rsidR="00354FBF" w:rsidRDefault="00354FBF" w:rsidP="00E4188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auto"/>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E3EF4" w14:textId="67C92A17" w:rsidR="00D04E32" w:rsidRDefault="00D04E32">
    <w:pPr>
      <w:pStyle w:val="Footer"/>
    </w:pPr>
    <w:r>
      <w:t xml:space="preserve">Mao </w:t>
    </w:r>
    <w:proofErr w:type="spellStart"/>
    <w:r>
      <w:t>Chuan</w:t>
    </w:r>
    <w:proofErr w:type="spellEnd"/>
    <w:r>
      <w:t xml:space="preserve"> </w:t>
    </w:r>
    <w:proofErr w:type="gramStart"/>
    <w:r>
      <w:t>Li(</w:t>
    </w:r>
    <w:proofErr w:type="gramEnd"/>
    <w:r>
      <w:t>14854389)</w:t>
    </w:r>
    <w:r>
      <w:ptab w:relativeTo="margin" w:alignment="center" w:leader="none"/>
    </w:r>
    <w:r>
      <w:fldChar w:fldCharType="begin"/>
    </w:r>
    <w:r>
      <w:instrText xml:space="preserve"> PAGE  \* roman  \* MERGEFORMAT </w:instrText>
    </w:r>
    <w:r>
      <w:fldChar w:fldCharType="separate"/>
    </w:r>
    <w:r w:rsidR="000019A1">
      <w:rPr>
        <w:noProof/>
      </w:rPr>
      <w:t>iii</w:t>
    </w:r>
    <w:r>
      <w:fldChar w:fldCharType="end"/>
    </w:r>
    <w:r>
      <w:ptab w:relativeTo="margin" w:alignment="right" w:leader="none"/>
    </w:r>
    <w:r>
      <w:fldChar w:fldCharType="begin"/>
    </w:r>
    <w:r>
      <w:instrText xml:space="preserve"> TIME  \@ "d/MM/yyyy"  \* MERGEFORMAT </w:instrText>
    </w:r>
    <w:r>
      <w:fldChar w:fldCharType="separate"/>
    </w:r>
    <w:r>
      <w:rPr>
        <w:noProof/>
      </w:rPr>
      <w:t>15/08/2015</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999B73" w14:textId="74B38D9E" w:rsidR="00D04E32" w:rsidRDefault="00D04E32">
    <w:pPr>
      <w:pStyle w:val="Footer"/>
    </w:pPr>
    <w:r>
      <w:t xml:space="preserve">Mao </w:t>
    </w:r>
    <w:proofErr w:type="spellStart"/>
    <w:r>
      <w:t>Chuan</w:t>
    </w:r>
    <w:proofErr w:type="spellEnd"/>
    <w:r>
      <w:t xml:space="preserve"> </w:t>
    </w:r>
    <w:proofErr w:type="gramStart"/>
    <w:r>
      <w:t>Li(</w:t>
    </w:r>
    <w:proofErr w:type="gramEnd"/>
    <w:r>
      <w:t>14854389)</w:t>
    </w:r>
    <w:r>
      <w:ptab w:relativeTo="margin" w:alignment="center" w:leader="none"/>
    </w:r>
    <w:r>
      <w:fldChar w:fldCharType="begin"/>
    </w:r>
    <w:r>
      <w:instrText xml:space="preserve"> PAGE  \* Arabic </w:instrText>
    </w:r>
    <w:r>
      <w:fldChar w:fldCharType="separate"/>
    </w:r>
    <w:r w:rsidR="000019A1">
      <w:rPr>
        <w:noProof/>
      </w:rPr>
      <w:t>2</w:t>
    </w:r>
    <w:r>
      <w:fldChar w:fldCharType="end"/>
    </w:r>
    <w:r>
      <w:ptab w:relativeTo="margin" w:alignment="right" w:leader="none"/>
    </w:r>
    <w:r>
      <w:fldChar w:fldCharType="begin"/>
    </w:r>
    <w:r>
      <w:instrText xml:space="preserve"> TIME  \@ "d/MM/yyyy"  \* MERGEFORMAT </w:instrText>
    </w:r>
    <w:r>
      <w:fldChar w:fldCharType="separate"/>
    </w:r>
    <w:r>
      <w:rPr>
        <w:noProof/>
      </w:rPr>
      <w:t>15/08/201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ECC106" w14:textId="77777777" w:rsidR="00354FBF" w:rsidRDefault="00354FBF" w:rsidP="00E41885">
      <w:pPr>
        <w:spacing w:before="0" w:after="0" w:line="240" w:lineRule="auto"/>
      </w:pPr>
      <w:r>
        <w:separator/>
      </w:r>
    </w:p>
  </w:footnote>
  <w:footnote w:type="continuationSeparator" w:id="0">
    <w:p w14:paraId="73B9CADA" w14:textId="77777777" w:rsidR="00354FBF" w:rsidRDefault="00354FBF" w:rsidP="00E41885">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1D46E2"/>
    <w:multiLevelType w:val="hybridMultilevel"/>
    <w:tmpl w:val="02BC2B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3A133B30"/>
    <w:multiLevelType w:val="multilevel"/>
    <w:tmpl w:val="1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4E846FF6"/>
    <w:multiLevelType w:val="hybridMultilevel"/>
    <w:tmpl w:val="13E8EC9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71523604"/>
    <w:multiLevelType w:val="hybridMultilevel"/>
    <w:tmpl w:val="0466FA4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wdxzxdyrp9dbe9x245atft9w9trwfaavdv&quot;&gt;ucd&lt;record-ids&gt;&lt;item&gt;2&lt;/item&gt;&lt;item&gt;3&lt;/item&gt;&lt;/record-ids&gt;&lt;/item&gt;&lt;/Libraries&gt;"/>
  </w:docVars>
  <w:rsids>
    <w:rsidRoot w:val="00612D17"/>
    <w:rsid w:val="000019A1"/>
    <w:rsid w:val="00013181"/>
    <w:rsid w:val="000416B2"/>
    <w:rsid w:val="00057B4E"/>
    <w:rsid w:val="000A35BE"/>
    <w:rsid w:val="000D6466"/>
    <w:rsid w:val="000E3A55"/>
    <w:rsid w:val="0011002F"/>
    <w:rsid w:val="00121EE7"/>
    <w:rsid w:val="00170FD5"/>
    <w:rsid w:val="00173502"/>
    <w:rsid w:val="00173EF0"/>
    <w:rsid w:val="00177146"/>
    <w:rsid w:val="00181D8C"/>
    <w:rsid w:val="001E11BF"/>
    <w:rsid w:val="00205E9E"/>
    <w:rsid w:val="0021538F"/>
    <w:rsid w:val="00226FDF"/>
    <w:rsid w:val="00237879"/>
    <w:rsid w:val="0026320C"/>
    <w:rsid w:val="002B0547"/>
    <w:rsid w:val="002B1D14"/>
    <w:rsid w:val="002C0F5C"/>
    <w:rsid w:val="002E29E2"/>
    <w:rsid w:val="002E3937"/>
    <w:rsid w:val="002E655D"/>
    <w:rsid w:val="00336C02"/>
    <w:rsid w:val="00354FBF"/>
    <w:rsid w:val="00365D9F"/>
    <w:rsid w:val="00371B0C"/>
    <w:rsid w:val="003F774B"/>
    <w:rsid w:val="00404491"/>
    <w:rsid w:val="00412C2C"/>
    <w:rsid w:val="004228F8"/>
    <w:rsid w:val="00493606"/>
    <w:rsid w:val="00501524"/>
    <w:rsid w:val="005057FB"/>
    <w:rsid w:val="00520C5B"/>
    <w:rsid w:val="005254B6"/>
    <w:rsid w:val="00533E55"/>
    <w:rsid w:val="00536228"/>
    <w:rsid w:val="00546141"/>
    <w:rsid w:val="00571FEB"/>
    <w:rsid w:val="00583854"/>
    <w:rsid w:val="005941B2"/>
    <w:rsid w:val="005C132A"/>
    <w:rsid w:val="005D6098"/>
    <w:rsid w:val="005E1E89"/>
    <w:rsid w:val="005E4053"/>
    <w:rsid w:val="005F7B0B"/>
    <w:rsid w:val="00612D17"/>
    <w:rsid w:val="00650572"/>
    <w:rsid w:val="006668B3"/>
    <w:rsid w:val="006C2628"/>
    <w:rsid w:val="006D47D4"/>
    <w:rsid w:val="006D7D3A"/>
    <w:rsid w:val="007D528C"/>
    <w:rsid w:val="007E2409"/>
    <w:rsid w:val="007F56AD"/>
    <w:rsid w:val="00815775"/>
    <w:rsid w:val="0081596A"/>
    <w:rsid w:val="008316E3"/>
    <w:rsid w:val="0084529D"/>
    <w:rsid w:val="0088154F"/>
    <w:rsid w:val="00887639"/>
    <w:rsid w:val="008B36E3"/>
    <w:rsid w:val="008D4A34"/>
    <w:rsid w:val="009069C9"/>
    <w:rsid w:val="009243DC"/>
    <w:rsid w:val="00934BE8"/>
    <w:rsid w:val="0095040E"/>
    <w:rsid w:val="009605D4"/>
    <w:rsid w:val="0096620C"/>
    <w:rsid w:val="009B717C"/>
    <w:rsid w:val="009C16BA"/>
    <w:rsid w:val="009C266A"/>
    <w:rsid w:val="009C4AA3"/>
    <w:rsid w:val="00A05D65"/>
    <w:rsid w:val="00AA2FEB"/>
    <w:rsid w:val="00AB5C38"/>
    <w:rsid w:val="00AD5884"/>
    <w:rsid w:val="00AF3C79"/>
    <w:rsid w:val="00AF533F"/>
    <w:rsid w:val="00B41155"/>
    <w:rsid w:val="00B643B2"/>
    <w:rsid w:val="00B726C3"/>
    <w:rsid w:val="00BC7583"/>
    <w:rsid w:val="00BE3CBE"/>
    <w:rsid w:val="00BE78D0"/>
    <w:rsid w:val="00BF155C"/>
    <w:rsid w:val="00C40871"/>
    <w:rsid w:val="00C85934"/>
    <w:rsid w:val="00CB621A"/>
    <w:rsid w:val="00D04E32"/>
    <w:rsid w:val="00D21962"/>
    <w:rsid w:val="00D21FE2"/>
    <w:rsid w:val="00D454A1"/>
    <w:rsid w:val="00D47AE0"/>
    <w:rsid w:val="00D51C18"/>
    <w:rsid w:val="00D6640C"/>
    <w:rsid w:val="00D91156"/>
    <w:rsid w:val="00D92355"/>
    <w:rsid w:val="00DA7B20"/>
    <w:rsid w:val="00DB557C"/>
    <w:rsid w:val="00DE59B4"/>
    <w:rsid w:val="00DF0238"/>
    <w:rsid w:val="00E41885"/>
    <w:rsid w:val="00E5624E"/>
    <w:rsid w:val="00EC079F"/>
    <w:rsid w:val="00ED18A6"/>
    <w:rsid w:val="00EF1F5D"/>
    <w:rsid w:val="00F05AF5"/>
    <w:rsid w:val="00F5467F"/>
    <w:rsid w:val="00F57F4A"/>
    <w:rsid w:val="00F67A5A"/>
    <w:rsid w:val="00F7479F"/>
    <w:rsid w:val="00FB47B1"/>
    <w:rsid w:val="00FF4860"/>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501A5E"/>
  <w15:docId w15:val="{693A296A-48D0-4C7F-9E97-D70CBCD7A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4"/>
        <w:szCs w:val="22"/>
        <w:lang w:val="en-NZ" w:eastAsia="zh-CN" w:bidi="ar-SA"/>
      </w:rPr>
    </w:rPrDefault>
    <w:pPrDefault>
      <w:pPr>
        <w:spacing w:before="100" w:after="10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132A"/>
    <w:pPr>
      <w:keepNext/>
      <w:keepLines/>
      <w:numPr>
        <w:numId w:val="3"/>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5C132A"/>
    <w:pPr>
      <w:keepNext/>
      <w:keepLines/>
      <w:numPr>
        <w:ilvl w:val="1"/>
        <w:numId w:val="3"/>
      </w:numPr>
      <w:spacing w:before="40" w:after="0" w:line="240" w:lineRule="auto"/>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5D6098"/>
    <w:pPr>
      <w:keepNext/>
      <w:keepLines/>
      <w:numPr>
        <w:ilvl w:val="2"/>
        <w:numId w:val="3"/>
      </w:numPr>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5D6098"/>
    <w:pPr>
      <w:keepNext/>
      <w:keepLines/>
      <w:numPr>
        <w:ilvl w:val="3"/>
        <w:numId w:val="3"/>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5D6098"/>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D6098"/>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D6098"/>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D6098"/>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6098"/>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6098"/>
    <w:pPr>
      <w:spacing w:before="0" w:after="0" w:line="240" w:lineRule="auto"/>
      <w:contextualSpacing/>
      <w:jc w:val="center"/>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5D6098"/>
    <w:rPr>
      <w:rFonts w:eastAsiaTheme="majorEastAsia" w:cstheme="majorBidi"/>
      <w:b/>
      <w:spacing w:val="-10"/>
      <w:kern w:val="28"/>
      <w:sz w:val="56"/>
      <w:szCs w:val="56"/>
    </w:rPr>
  </w:style>
  <w:style w:type="table" w:styleId="TableGrid">
    <w:name w:val="Table Grid"/>
    <w:basedOn w:val="TableNormal"/>
    <w:uiPriority w:val="39"/>
    <w:rsid w:val="005E1E8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C132A"/>
    <w:pPr>
      <w:autoSpaceDE w:val="0"/>
      <w:autoSpaceDN w:val="0"/>
      <w:adjustRightInd w:val="0"/>
      <w:spacing w:before="0" w:after="0" w:line="240" w:lineRule="auto"/>
    </w:pPr>
    <w:rPr>
      <w:rFonts w:cs="Arial"/>
      <w:color w:val="000000"/>
      <w:szCs w:val="24"/>
    </w:rPr>
  </w:style>
  <w:style w:type="character" w:customStyle="1" w:styleId="Heading1Char">
    <w:name w:val="Heading 1 Char"/>
    <w:basedOn w:val="DefaultParagraphFont"/>
    <w:link w:val="Heading1"/>
    <w:uiPriority w:val="9"/>
    <w:rsid w:val="005C132A"/>
    <w:rPr>
      <w:rFonts w:eastAsiaTheme="majorEastAsia" w:cstheme="majorBidi"/>
      <w:b/>
      <w:sz w:val="36"/>
      <w:szCs w:val="32"/>
    </w:rPr>
  </w:style>
  <w:style w:type="character" w:customStyle="1" w:styleId="Heading2Char">
    <w:name w:val="Heading 2 Char"/>
    <w:basedOn w:val="DefaultParagraphFont"/>
    <w:link w:val="Heading2"/>
    <w:uiPriority w:val="9"/>
    <w:rsid w:val="005C132A"/>
    <w:rPr>
      <w:rFonts w:eastAsiaTheme="majorEastAsia" w:cstheme="majorBidi"/>
      <w:b/>
      <w:sz w:val="32"/>
      <w:szCs w:val="26"/>
    </w:rPr>
  </w:style>
  <w:style w:type="character" w:customStyle="1" w:styleId="Heading3Char">
    <w:name w:val="Heading 3 Char"/>
    <w:basedOn w:val="DefaultParagraphFont"/>
    <w:link w:val="Heading3"/>
    <w:uiPriority w:val="9"/>
    <w:rsid w:val="005D6098"/>
    <w:rPr>
      <w:rFonts w:eastAsiaTheme="majorEastAsia" w:cstheme="majorBidi"/>
      <w:b/>
      <w:sz w:val="28"/>
      <w:szCs w:val="24"/>
    </w:rPr>
  </w:style>
  <w:style w:type="character" w:customStyle="1" w:styleId="Heading4Char">
    <w:name w:val="Heading 4 Char"/>
    <w:basedOn w:val="DefaultParagraphFont"/>
    <w:link w:val="Heading4"/>
    <w:uiPriority w:val="9"/>
    <w:rsid w:val="005D6098"/>
    <w:rPr>
      <w:rFonts w:eastAsiaTheme="majorEastAsia" w:cstheme="majorBidi"/>
      <w:i/>
      <w:iCs/>
    </w:rPr>
  </w:style>
  <w:style w:type="character" w:customStyle="1" w:styleId="Heading5Char">
    <w:name w:val="Heading 5 Char"/>
    <w:basedOn w:val="DefaultParagraphFont"/>
    <w:link w:val="Heading5"/>
    <w:uiPriority w:val="9"/>
    <w:semiHidden/>
    <w:rsid w:val="005D609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D609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D609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D60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609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5D6098"/>
    <w:pPr>
      <w:ind w:left="720"/>
      <w:contextualSpacing/>
    </w:pPr>
  </w:style>
  <w:style w:type="paragraph" w:styleId="TOCHeading">
    <w:name w:val="TOC Heading"/>
    <w:basedOn w:val="Heading1"/>
    <w:next w:val="Normal"/>
    <w:uiPriority w:val="39"/>
    <w:unhideWhenUsed/>
    <w:qFormat/>
    <w:rsid w:val="00F05AF5"/>
    <w:pPr>
      <w:numPr>
        <w:numId w:val="0"/>
      </w:numPr>
      <w:spacing w:line="259" w:lineRule="auto"/>
      <w:outlineLvl w:val="9"/>
    </w:pPr>
    <w:rPr>
      <w:rFonts w:asciiTheme="majorHAnsi" w:hAnsiTheme="majorHAnsi"/>
      <w:b w:val="0"/>
      <w:color w:val="2E74B5" w:themeColor="accent1" w:themeShade="BF"/>
      <w:sz w:val="32"/>
      <w:lang w:val="en-US" w:eastAsia="en-US"/>
    </w:rPr>
  </w:style>
  <w:style w:type="paragraph" w:styleId="TOC1">
    <w:name w:val="toc 1"/>
    <w:basedOn w:val="Normal"/>
    <w:next w:val="Normal"/>
    <w:autoRedefine/>
    <w:uiPriority w:val="39"/>
    <w:unhideWhenUsed/>
    <w:rsid w:val="00F05AF5"/>
  </w:style>
  <w:style w:type="character" w:styleId="Hyperlink">
    <w:name w:val="Hyperlink"/>
    <w:basedOn w:val="DefaultParagraphFont"/>
    <w:uiPriority w:val="99"/>
    <w:unhideWhenUsed/>
    <w:rsid w:val="00F05AF5"/>
    <w:rPr>
      <w:color w:val="0563C1" w:themeColor="hyperlink"/>
      <w:u w:val="single"/>
    </w:rPr>
  </w:style>
  <w:style w:type="paragraph" w:styleId="Header">
    <w:name w:val="header"/>
    <w:basedOn w:val="Normal"/>
    <w:link w:val="HeaderChar"/>
    <w:uiPriority w:val="99"/>
    <w:unhideWhenUsed/>
    <w:rsid w:val="00E4188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41885"/>
  </w:style>
  <w:style w:type="paragraph" w:styleId="Footer">
    <w:name w:val="footer"/>
    <w:basedOn w:val="Normal"/>
    <w:link w:val="FooterChar"/>
    <w:uiPriority w:val="99"/>
    <w:unhideWhenUsed/>
    <w:rsid w:val="00E4188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41885"/>
  </w:style>
  <w:style w:type="paragraph" w:styleId="TOC2">
    <w:name w:val="toc 2"/>
    <w:basedOn w:val="Normal"/>
    <w:next w:val="Normal"/>
    <w:autoRedefine/>
    <w:uiPriority w:val="39"/>
    <w:unhideWhenUsed/>
    <w:rsid w:val="00ED18A6"/>
    <w:pPr>
      <w:ind w:left="240"/>
    </w:pPr>
  </w:style>
  <w:style w:type="paragraph" w:styleId="TOC3">
    <w:name w:val="toc 3"/>
    <w:basedOn w:val="Normal"/>
    <w:next w:val="Normal"/>
    <w:autoRedefine/>
    <w:uiPriority w:val="39"/>
    <w:unhideWhenUsed/>
    <w:rsid w:val="00ED18A6"/>
    <w:pPr>
      <w:ind w:left="480"/>
    </w:pPr>
  </w:style>
  <w:style w:type="paragraph" w:styleId="BalloonText">
    <w:name w:val="Balloon Text"/>
    <w:basedOn w:val="Normal"/>
    <w:link w:val="BalloonTextChar"/>
    <w:uiPriority w:val="99"/>
    <w:semiHidden/>
    <w:unhideWhenUsed/>
    <w:rsid w:val="000416B2"/>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16B2"/>
    <w:rPr>
      <w:rFonts w:ascii="Lucida Grande" w:hAnsi="Lucida Grande" w:cs="Lucida Grande"/>
      <w:sz w:val="18"/>
      <w:szCs w:val="18"/>
    </w:rPr>
  </w:style>
  <w:style w:type="paragraph" w:styleId="Caption">
    <w:name w:val="caption"/>
    <w:basedOn w:val="Normal"/>
    <w:next w:val="Normal"/>
    <w:uiPriority w:val="35"/>
    <w:unhideWhenUsed/>
    <w:qFormat/>
    <w:rsid w:val="009B717C"/>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28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auto"/>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B2D"/>
    <w:rsid w:val="00596B2D"/>
    <w:rsid w:val="00BD7354"/>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29726A8EC748D7856791D8EC421B06">
    <w:name w:val="2B29726A8EC748D7856791D8EC421B06"/>
    <w:rsid w:val="00596B2D"/>
  </w:style>
  <w:style w:type="paragraph" w:customStyle="1" w:styleId="1078EE61F2534373902AD06C5A583D64">
    <w:name w:val="1078EE61F2534373902AD06C5A583D64"/>
    <w:rsid w:val="00596B2D"/>
  </w:style>
  <w:style w:type="paragraph" w:customStyle="1" w:styleId="DA8C35DE16E0459FA62DA7DD2C6A1D66">
    <w:name w:val="DA8C35DE16E0459FA62DA7DD2C6A1D66"/>
    <w:rsid w:val="00596B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980D4-AFD8-47AA-9BDB-83FB705CF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3</Pages>
  <Words>2656</Words>
  <Characters>1514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 Chuan Li</dc:creator>
  <cp:keywords/>
  <dc:description/>
  <cp:lastModifiedBy>Mao Chuan Li</cp:lastModifiedBy>
  <cp:revision>77</cp:revision>
  <dcterms:created xsi:type="dcterms:W3CDTF">2015-08-14T04:43:00Z</dcterms:created>
  <dcterms:modified xsi:type="dcterms:W3CDTF">2015-08-15T02:19:00Z</dcterms:modified>
</cp:coreProperties>
</file>